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382C8A">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382C8A">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382C8A">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382C8A">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382C8A">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382C8A">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1270CF4D"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w:t>
      </w:r>
      <w:r w:rsidR="0049667B">
        <w:t>-</w:t>
      </w:r>
      <w:r w:rsidR="008858B3" w:rsidRPr="000B5445">
        <w:t>agent cooperation may scale better with increasing env</w:t>
      </w:r>
      <w:r w:rsidR="003427A5" w:rsidRPr="000B5445">
        <w:t xml:space="preserve">ironment </w:t>
      </w:r>
      <w:r w:rsidR="008858B3" w:rsidRPr="000B5445">
        <w:t xml:space="preserve">complexity and lead to behavior that closer to far more human behavior.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for single and multiple agents.</w:t>
      </w:r>
    </w:p>
    <w:p w14:paraId="7784D1B1" w14:textId="1B4D1371" w:rsidR="00FC150C" w:rsidRDefault="00FC150C" w:rsidP="00223288">
      <w:pPr>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32309157"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299F841C">
                <wp:simplePos x="0" y="0"/>
                <wp:positionH relativeFrom="margin">
                  <wp:posOffset>74295</wp:posOffset>
                </wp:positionH>
                <wp:positionV relativeFrom="paragraph">
                  <wp:posOffset>398907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67DFB34" w:rsidR="00382C8A" w:rsidRPr="00075F02" w:rsidRDefault="00382C8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14.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" stroked="f">
                <v:textbox style="mso-fit-shape-to-text:t" inset="0,0,0,0">
                  <w:txbxContent>
                    <w:p w14:paraId="6F35169C" w14:textId="467DFB34" w:rsidR="00382C8A" w:rsidRPr="00075F02" w:rsidRDefault="00382C8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382C8A">
        <w:t xml:space="preserve"> </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382C8A">
        <w:t>.</w:t>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time. Every second that is wasted doubles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w:t>
      </w:r>
      <w:r w:rsidR="00803B48">
        <w:t xml:space="preserve"> </w:t>
      </w:r>
      <w:proofErr w:type="spellStart"/>
      <w:r w:rsidR="00803B48">
        <w:t>ina</w:t>
      </w:r>
      <w:proofErr w:type="spellEnd"/>
      <w:r w:rsidR="00247715">
        <w:t xml:space="preserve"> which researchers cope by creating their own</w:t>
      </w:r>
      <w:r w:rsidR="0049667B">
        <w:t xml:space="preserve"> </w:t>
      </w:r>
      <w:r w:rsidR="00247715">
        <w:t>data</w:t>
      </w:r>
      <w:r w:rsidR="00F5774A">
        <w:t xml:space="preserve"> and utilizing Reinforcement Learning to develop optimal strategies</w:t>
      </w:r>
      <w:r w:rsidR="00382C8A">
        <w:t xml:space="preserve"> </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r w:rsidR="00382C8A">
        <w:t>.</w:t>
      </w:r>
    </w:p>
    <w:p w14:paraId="3C1C02AB" w14:textId="250F495C"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9667B">
        <w:t xml:space="preserve"> </w:t>
      </w:r>
      <w:r>
        <w:t xml:space="preserve">describes the task that the agent attempts to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596B6C">
        <w:t xml:space="preserve"> it</w:t>
      </w:r>
      <w:r w:rsidR="004E2B5D" w:rsidRPr="004E2B5D">
        <w:t>.</w:t>
      </w:r>
      <w:r w:rsidR="004E2B5D">
        <w:t xml:space="preserve"> </w:t>
      </w:r>
      <w:r w:rsidR="00EB2883">
        <w:t>In this article</w:t>
      </w:r>
      <w:r w:rsidR="00803B48">
        <w:t>,</w:t>
      </w:r>
      <w:r w:rsidR="00EB2883">
        <w:t xml:space="preserve"> we introduce an environment </w:t>
      </w:r>
      <w:r w:rsidR="00803B48">
        <w:t>that</w:t>
      </w:r>
      <w:r w:rsidR="00EB2883">
        <w:t xml:space="preserve"> </w:t>
      </w:r>
      <w:r w:rsidR="00BB0E93">
        <w:t xml:space="preserve">can </w:t>
      </w:r>
      <w:r w:rsidR="00EB2883">
        <w:t xml:space="preserve">simulate the epidemic spread with </w:t>
      </w:r>
      <w:r w:rsidR="00803B48">
        <w:t xml:space="preserve">the </w:t>
      </w:r>
      <w:r w:rsidR="00EB2883">
        <w:t>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 xml:space="preserve">social distancing </w:t>
      </w:r>
      <w:r w:rsidR="0049667B">
        <w:t>on</w:t>
      </w:r>
      <w:r w:rsidR="00BB0E93">
        <w:t xml:space="preserve"> their own.</w:t>
      </w:r>
    </w:p>
    <w:p w14:paraId="6EA3BD20" w14:textId="3D5C23F7"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 xml:space="preserve">Being </w:t>
      </w:r>
      <w:r w:rsidR="00803B48">
        <w:t>closer increases the chance of getting</w:t>
      </w:r>
      <w:r w:rsidR="0023207B">
        <w:t xml:space="preserve"> infected. In </w:t>
      </w:r>
      <w:r w:rsidR="00803B48">
        <w:t xml:space="preserve">the </w:t>
      </w:r>
      <w:r w:rsidR="0023207B">
        <w:t xml:space="preserve">following chapter, this mechanism </w:t>
      </w:r>
      <w:r w:rsidR="00803B48">
        <w:t>is</w:t>
      </w:r>
      <w:r w:rsidR="0023207B">
        <w:t xml:space="preserve"> explained in detail.</w:t>
      </w:r>
    </w:p>
    <w:p w14:paraId="2EB27388" w14:textId="077F3E0F"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 xml:space="preserve">they don’t have any effect </w:t>
      </w:r>
      <w:r w:rsidR="00803B48">
        <w:t>on</w:t>
      </w:r>
      <w:r w:rsidR="00134EBE">
        <w:t xml:space="preserve"> the curve</w:t>
      </w:r>
      <w:r w:rsidR="00AE49B3">
        <w:t>.</w:t>
      </w:r>
    </w:p>
    <w:p w14:paraId="5DBC70F7" w14:textId="427AF2DF" w:rsidR="005523B2" w:rsidRDefault="005523B2" w:rsidP="00A00391">
      <w:pPr>
        <w:ind w:firstLine="708"/>
        <w:jc w:val="both"/>
      </w:pPr>
      <w:r w:rsidRPr="005523B2">
        <w:t xml:space="preserve"> </w:t>
      </w:r>
      <w:r>
        <w:t>F</w:t>
      </w:r>
      <w:r w:rsidRPr="00627D24">
        <w:t>or our deep reinforcement learning tas</w:t>
      </w:r>
      <w:r>
        <w:t>k, w</w:t>
      </w:r>
      <w:r w:rsidRPr="00627D24">
        <w:t xml:space="preserve">e used </w:t>
      </w:r>
      <w:r w:rsidR="00803B48">
        <w:t xml:space="preserve">the </w:t>
      </w:r>
      <w:r w:rsidRPr="00627D24">
        <w:t xml:space="preserve">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w:t>
      </w:r>
      <w:r w:rsidR="00803B48">
        <w:t>its</w:t>
      </w:r>
      <w:r w:rsidRPr="00627D24">
        <w:t xml:space="preserve"> algorithm with three features. Easy code, sample efficiency</w:t>
      </w:r>
      <w:r w:rsidR="00803B48">
        <w:t>,</w:t>
      </w:r>
      <w:r w:rsidRPr="00627D24">
        <w:t xml:space="preserve"> and ease of tune.</w:t>
      </w:r>
      <w:bookmarkStart w:id="4" w:name="_bookmark0"/>
      <w:bookmarkEnd w:id="4"/>
    </w:p>
    <w:p w14:paraId="629E5866" w14:textId="667A5C15"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w:t>
      </w:r>
      <w:r w:rsidR="00803B48">
        <w:t>s</w:t>
      </w:r>
      <w:r>
        <w:t xml:space="preserve">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In addition to that</w:t>
      </w:r>
      <w:r w:rsidR="00803B48">
        <w:t>,</w:t>
      </w:r>
      <w:r w:rsidR="00CC0965">
        <w:t xml:space="preserve"> we showed pre</w:t>
      </w:r>
      <w:r w:rsidR="00803B48">
        <w:t>-</w:t>
      </w:r>
      <w:r w:rsidR="00CC0965">
        <w:t xml:space="preserv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w:t>
      </w:r>
      <w:r w:rsidR="00A61467">
        <w:t>s</w:t>
      </w:r>
      <w:r w:rsidR="00D35CAD">
        <w:t xml:space="preserve">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62968C3F"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382C8A">
        <w:t xml:space="preserve"> </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382C8A">
        <w:t>.</w:t>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rPr>
          <w:noProof/>
        </w:rPr>
        <w:drawing>
          <wp:inline distT="0" distB="0" distL="0" distR="0" wp14:anchorId="7DB414DF" wp14:editId="63EAA517">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4E9AACA"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825AD4">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xml:space="preserve">: Different states of the agents. Through the simulation, </w:t>
      </w:r>
      <w:r w:rsidR="00A61467">
        <w:rPr>
          <w:i/>
          <w:iCs/>
          <w:color w:val="3B3838" w:themeColor="background2" w:themeShade="40"/>
        </w:rPr>
        <w:t xml:space="preserve">the </w:t>
      </w:r>
      <w:r w:rsidRPr="00075F02">
        <w:rPr>
          <w:i/>
          <w:iCs/>
          <w:color w:val="3B3838" w:themeColor="background2" w:themeShade="40"/>
        </w:rPr>
        <w:t>agent’s status of health changes. To represent the change, we used 4 different colors. a) White Bots indicates that the agent is not controlled by a brain. It only has simple hard-coded actions such as directly going targeted locations or bouncing from the walls. This represent</w:t>
      </w:r>
      <w:r w:rsidR="00A61467">
        <w:rPr>
          <w:i/>
          <w:iCs/>
          <w:color w:val="3B3838" w:themeColor="background2" w:themeShade="40"/>
        </w:rPr>
        <w:t>s</w:t>
      </w:r>
      <w:r w:rsidRPr="00075F02">
        <w:rPr>
          <w:i/>
          <w:iCs/>
          <w:color w:val="3B3838" w:themeColor="background2" w:themeShade="40"/>
        </w:rPr>
        <w:t xml:space="preserve"> individuals in a community who are not acting logically. b) Blue Bots are agents with a brain </w:t>
      </w:r>
      <w:r w:rsidR="00A61467">
        <w:rPr>
          <w:i/>
          <w:iCs/>
          <w:color w:val="3B3838" w:themeColor="background2" w:themeShade="40"/>
        </w:rPr>
        <w:t>that</w:t>
      </w:r>
      <w:r w:rsidRPr="00075F02">
        <w:rPr>
          <w:i/>
          <w:iCs/>
          <w:color w:val="3B3838" w:themeColor="background2" w:themeShade="40"/>
        </w:rPr>
        <w:t xml:space="preserve">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w:t>
      </w:r>
      <w:r w:rsidR="00A61467">
        <w:rPr>
          <w:i/>
          <w:iCs/>
          <w:color w:val="3B3838" w:themeColor="background2" w:themeShade="40"/>
        </w:rPr>
        <w:t>that the</w:t>
      </w:r>
      <w:r w:rsidR="005523B2" w:rsidRPr="00075F02">
        <w:rPr>
          <w:i/>
          <w:iCs/>
          <w:color w:val="3B3838" w:themeColor="background2" w:themeShade="40"/>
        </w:rPr>
        <w:t xml:space="preserve"> agent is not infectious anymore. In SIR models’ purple agents call as Recovered-Removed. Please see </w:t>
      </w:r>
      <w:hyperlink r:id="rId14">
        <w:hyperlink r:id="rId15"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6349BFF4"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w:t>
      </w:r>
      <w:r w:rsidR="00A61467">
        <w:t>,</w:t>
      </w:r>
      <w:r w:rsidR="000B4327">
        <w:t xml:space="preserve"> and reward signals.</w:t>
      </w:r>
    </w:p>
    <w:p w14:paraId="76DF925C" w14:textId="6983B2BF" w:rsidR="00515BF7" w:rsidRDefault="00515BF7" w:rsidP="00F013DC">
      <w:pPr>
        <w:pStyle w:val="ListParagraph"/>
      </w:pPr>
      <w:bookmarkStart w:id="6" w:name="_Toc49859301"/>
      <w:r>
        <w:t>AGENT-BASED MODELLING</w:t>
      </w:r>
      <w:bookmarkEnd w:id="6"/>
    </w:p>
    <w:p w14:paraId="6A2B0FFB" w14:textId="4922B9FA"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A84D02D" w:rsidR="00382C8A" w:rsidRPr="000304AD" w:rsidRDefault="00382C8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A84D02D" w:rsidR="00382C8A" w:rsidRPr="000304AD" w:rsidRDefault="00382C8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382C8A">
        <w:t xml:space="preserve"> </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382C8A">
        <w:t>.</w:t>
      </w:r>
      <w:r w:rsidR="0007677A">
        <w:t xml:space="preserve"> </w:t>
      </w:r>
      <w:r w:rsidR="00843635">
        <w:t>ABM</w:t>
      </w:r>
      <w:r w:rsidR="0007677A">
        <w:t xml:space="preserve"> use</w:t>
      </w:r>
      <w:r w:rsidR="00A61467">
        <w:t>s</w:t>
      </w:r>
      <w:r w:rsidR="0007677A">
        <w:t xml:space="preserv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382C8A">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382C8A">
        <w:t>.</w:t>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382C8A">
        <w:t xml:space="preserve"> </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382C8A">
        <w:t>.</w:t>
      </w:r>
      <w:r w:rsidR="00204EA7">
        <w:t xml:space="preserve"> At the one end is what we call the </w:t>
      </w:r>
      <w:proofErr w:type="gramStart"/>
      <w:r w:rsidR="00204EA7">
        <w:t>“ brute</w:t>
      </w:r>
      <w:proofErr w:type="gramEnd"/>
      <w:r w:rsidR="00204EA7">
        <w:t xml:space="preserve"> force” method which</w:t>
      </w:r>
      <w:r w:rsidR="00017D42">
        <w:t xml:space="preserve">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w:t>
      </w:r>
      <w:r w:rsidR="00A61467">
        <w:t>,</w:t>
      </w:r>
      <w:r w:rsidR="00136637">
        <w:t xml:space="preserve">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t>
      </w:r>
      <w:r w:rsidR="00A61467">
        <w:t>that</w:t>
      </w:r>
      <w:r w:rsidR="0049667B">
        <w:t xml:space="preserve"> </w:t>
      </w:r>
      <w:r w:rsidR="00A61467">
        <w:t>let</w:t>
      </w:r>
      <w:r w:rsidR="00B77B4D">
        <w:t xml:space="preserve"> </w:t>
      </w:r>
      <w:r w:rsidR="00DD6BD8">
        <w:t>gets</w:t>
      </w:r>
      <w:r w:rsidR="00E2611B">
        <w:t xml:space="preserve"> RGB images</w:t>
      </w:r>
      <w:r w:rsidR="00DD6BD8">
        <w:t xml:space="preserve"> from the </w:t>
      </w:r>
      <w:r w:rsidR="00EE7984">
        <w:t>environment</w:t>
      </w:r>
      <w:r w:rsidR="00382C8A">
        <w:t xml:space="preserve"> </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9AEAD67"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require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59302"/>
      <w:r>
        <w:lastRenderedPageBreak/>
        <w:t>EPIDEMIC SIMULATIONS</w:t>
      </w:r>
      <w:bookmarkEnd w:id="7"/>
    </w:p>
    <w:p w14:paraId="1A63FD4B" w14:textId="4C5A14A4"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382C8A">
        <w:t xml:space="preserve"> </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382C8A">
        <w:t>.</w:t>
      </w:r>
      <w:r w:rsidR="009603A7">
        <w:t xml:space="preserve"> </w:t>
      </w:r>
      <w:r w:rsidR="00D633C5" w:rsidRPr="00D633C5">
        <w:t xml:space="preserve">Early work is formulated deterministic differential equations models for the transmission called SIR by </w:t>
      </w:r>
      <w:proofErr w:type="spellStart"/>
      <w:r w:rsidR="00D633C5" w:rsidRPr="00D633C5">
        <w:t>Kermack</w:t>
      </w:r>
      <w:proofErr w:type="spellEnd"/>
      <w:r w:rsidR="00D633C5" w:rsidRPr="00D633C5">
        <w:t xml:space="preserve"> and McKendrick</w:t>
      </w:r>
      <w:r w:rsidR="00382C8A">
        <w:t xml:space="preserve"> </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382C8A">
        <w:t xml:space="preserve"> </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382C8A">
        <w:t>.</w:t>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w:t>
      </w:r>
      <w:r w:rsidR="00812A0B">
        <w:t xml:space="preserve"> the</w:t>
      </w:r>
      <w:r w:rsidR="00E03740">
        <w:t xml:space="preserve"> </w:t>
      </w:r>
      <w:r w:rsidR="00D822B4">
        <w:t xml:space="preserve">biological </w:t>
      </w:r>
      <w:r w:rsidR="00E03740">
        <w:t xml:space="preserve">immune </w:t>
      </w:r>
      <w:r w:rsidR="00D822B4">
        <w:t>system</w:t>
      </w:r>
      <w:r w:rsidR="006F3472">
        <w:t xml:space="preserve"> to design better </w:t>
      </w:r>
      <w:r w:rsidR="00584E93">
        <w:t>computer security in the form of a network intrusion detection system</w:t>
      </w:r>
      <w:r w:rsidR="00F02B92">
        <w:t xml:space="preserve"> called “ARTIS”</w:t>
      </w:r>
      <w:r w:rsidR="00382C8A">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382C8A">
        <w:t>.</w:t>
      </w:r>
      <w:r w:rsidR="00723F56">
        <w:t xml:space="preserve"> He </w:t>
      </w:r>
      <w:r w:rsidR="001B6BE8">
        <w:t>asserts</w:t>
      </w:r>
      <w:r w:rsidR="00812A0B">
        <w:t xml:space="preserve"> the immune</w:t>
      </w:r>
      <w:r w:rsidR="008D78F4">
        <w:t xml:space="preserve"> </w:t>
      </w:r>
      <w:r w:rsidR="00996294">
        <w:t>system</w:t>
      </w:r>
      <w:r w:rsidR="008D78F4">
        <w:t xml:space="preserve"> i</w:t>
      </w:r>
      <w:r w:rsidR="0049667B">
        <w:t>s highly complex</w:t>
      </w:r>
      <w:r w:rsidR="00F02B92">
        <w:t xml:space="preserve"> </w:t>
      </w:r>
      <w:r w:rsidR="0068291C">
        <w:t>and preci</w:t>
      </w:r>
      <w:r w:rsidR="001B6BE8">
        <w:t xml:space="preserve">sely tuned to </w:t>
      </w:r>
      <w:r w:rsidR="00E25B6A">
        <w:t>detect and eliminate</w:t>
      </w:r>
      <w:r w:rsidR="001B6BE8">
        <w:t xml:space="preserve"> </w:t>
      </w:r>
      <w:r w:rsidR="00E25B6A">
        <w:t>any infectio</w:t>
      </w:r>
      <w:r w:rsidR="00812A0B">
        <w:t>us</w:t>
      </w:r>
      <w:r w:rsidR="00806577">
        <w:t xml:space="preserve"> disease</w:t>
      </w:r>
      <w:r w:rsidR="00F51443">
        <w:t xml:space="preserve">. To create such a </w:t>
      </w:r>
      <w:r w:rsidR="00471907">
        <w:t>system,</w:t>
      </w:r>
      <w:r w:rsidR="00F51443">
        <w:t xml:space="preserve"> he uses a computer simulation to imitate </w:t>
      </w:r>
      <w:r w:rsidR="00812A0B">
        <w:t xml:space="preserve">the </w:t>
      </w:r>
      <w:r w:rsidR="00F51443">
        <w:t>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382C8A">
        <w:t xml:space="preserve"> </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382C8A">
        <w:t>.</w:t>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w:t>
      </w:r>
      <w:r w:rsidR="00812A0B">
        <w:t>a</w:t>
      </w:r>
      <w:r w:rsidR="00E16885">
        <w:t xml:space="preserve">ffects </w:t>
      </w:r>
      <w:r w:rsidR="0044157D">
        <w:t xml:space="preserve">the host </w:t>
      </w:r>
      <w:r w:rsidR="00E16885">
        <w:t>individual</w:t>
      </w:r>
      <w:r w:rsidR="0044157D">
        <w:t xml:space="preserve"> which will be discussed in </w:t>
      </w:r>
      <w:r w:rsidR="00812A0B">
        <w:t xml:space="preserve">the </w:t>
      </w:r>
      <w:r w:rsidR="0044157D">
        <w:t>following chapter.</w:t>
      </w:r>
    </w:p>
    <w:p w14:paraId="19FA0E60" w14:textId="1D7F6A15" w:rsidR="00515BF7" w:rsidRDefault="00515BF7" w:rsidP="00F013DC">
      <w:pPr>
        <w:pStyle w:val="ListParagraph"/>
      </w:pPr>
      <w:bookmarkStart w:id="8" w:name="_Toc49859303"/>
      <w:r>
        <w:t>REINFORCEMENT LEARNING</w:t>
      </w:r>
      <w:bookmarkEnd w:id="8"/>
    </w:p>
    <w:p w14:paraId="588A3311" w14:textId="64B94D34"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382C8A">
        <w:t xml:space="preserve"> </w:t>
      </w:r>
      <w:r w:rsidR="00AF759B" w:rsidRPr="00AF759B">
        <w:t>[8]</w:t>
      </w:r>
      <w:r w:rsidR="00382C8A">
        <w:t>.</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382C8A">
        <w:t xml:space="preserve"> </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382C8A">
        <w:t>.</w:t>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859304"/>
      <w:r>
        <w:t>EPIDEMIC SIMULATION WITH RL</w:t>
      </w:r>
      <w:bookmarkEnd w:id="9"/>
    </w:p>
    <w:p w14:paraId="70741519" w14:textId="4E4A5429"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382C8A">
        <w:t xml:space="preserve"> </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382C8A">
        <w:t>.</w:t>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382C8A">
        <w:t xml:space="preserve"> </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382C8A">
        <w:t xml:space="preserve"> </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382C8A">
        <w:t>.</w:t>
      </w:r>
      <w:r w:rsidR="006C4E58">
        <w:t xml:space="preserve"> In parallel,</w:t>
      </w:r>
      <w:r w:rsidR="002C5BA1">
        <w:t xml:space="preserve"> a network-based contact-tracing model has been developed to learn about outbreak propagation in STD’s</w:t>
      </w:r>
      <w:r w:rsidR="00382C8A">
        <w:t xml:space="preserve"> </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382C8A">
        <w:t>.</w:t>
      </w:r>
      <w:r w:rsidR="002C5BA1">
        <w:t xml:space="preserve"> Even genetics algorithms </w:t>
      </w:r>
      <w:r w:rsidR="00AC62DD">
        <w:t>are</w:t>
      </w:r>
      <w:r w:rsidR="002C5BA1">
        <w:t xml:space="preserve"> used for finding optimal vaccination strategies in influenza</w:t>
      </w:r>
      <w:r w:rsidR="00382C8A">
        <w:t xml:space="preserve"> </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82C8A">
        <w:t>.</w:t>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382C8A">
        <w:t xml:space="preserve"> </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382C8A">
        <w:t>,</w:t>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859305"/>
      <w:r>
        <w:t>MULTI-AGENT REINFORCEMENT LEARNING</w:t>
      </w:r>
      <w:bookmarkEnd w:id="10"/>
    </w:p>
    <w:p w14:paraId="35596A07" w14:textId="060C3391"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544604">
        <w:t xml:space="preserve"> </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544604">
        <w:t xml:space="preserve"> </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544604">
        <w:t xml:space="preserve"> </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544604">
        <w:t>.</w:t>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4604">
        <w:t xml:space="preserve"> </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544604">
        <w:t>.</w:t>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 xml:space="preserve">In </w:t>
      </w:r>
      <w:r w:rsidR="004A2E87">
        <w:lastRenderedPageBreak/>
        <w:t>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544604">
        <w:t xml:space="preserve"> </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544604">
        <w:t>.</w:t>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544604">
        <w:t xml:space="preserve"> </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544604">
        <w:t>.</w:t>
      </w:r>
      <w:r w:rsidR="00FC50B1">
        <w:t xml:space="preserve"> Furthermore</w:t>
      </w:r>
      <w:r w:rsidR="004A2E87">
        <w:t>,</w:t>
      </w:r>
      <w:r w:rsidR="00FC50B1">
        <w:t xml:space="preserv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1" w:name="_Toc49859306"/>
      <w:r>
        <w:t>COOPERATIVE MULTI-AGENT</w:t>
      </w:r>
      <w:bookmarkEnd w:id="11"/>
    </w:p>
    <w:p w14:paraId="16395E76" w14:textId="2F6CA248"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w:t>
      </w:r>
      <w:proofErr w:type="gramStart"/>
      <w:r w:rsidR="00524A38">
        <w:t>can be seen as</w:t>
      </w:r>
      <w:proofErr w:type="gramEnd"/>
      <w:r w:rsidR="00524A38">
        <w:t xml:space="preserve">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 xml:space="preserve">same set of </w:t>
      </w:r>
      <w:r w:rsidR="00544604">
        <w:t xml:space="preserve">behavior </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544604">
        <w:t>.</w:t>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859307"/>
      <w:r>
        <w:t>T</w:t>
      </w:r>
      <w:r w:rsidR="00207A56">
        <w:t>eam Learning</w:t>
      </w:r>
      <w:bookmarkEnd w:id="12"/>
    </w:p>
    <w:p w14:paraId="7B4654B2" w14:textId="787EB7C0"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4E18A8">
        <w:t xml:space="preserve">the </w:t>
      </w:r>
      <w:r w:rsidR="000F3BFC">
        <w:t>evaluation</w:t>
      </w:r>
      <w:r w:rsidR="00B472D4">
        <w:t xml:space="preserve"> chapter.</w:t>
      </w:r>
    </w:p>
    <w:p w14:paraId="7E90E256" w14:textId="0829FF84" w:rsidR="008B5CB8" w:rsidRDefault="00207A56" w:rsidP="008B5CB8">
      <w:pPr>
        <w:pStyle w:val="Heading3"/>
      </w:pPr>
      <w:bookmarkStart w:id="13" w:name="_Toc49859308"/>
      <w:r>
        <w:t>Concurrent Learning</w:t>
      </w:r>
      <w:bookmarkEnd w:id="13"/>
    </w:p>
    <w:p w14:paraId="6C9B2C00" w14:textId="25EC6145"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w:t>
      </w:r>
      <w:r w:rsidR="004E18A8">
        <w:t>’</w:t>
      </w:r>
      <w:r w:rsidR="00CA500A">
        <w:t xml:space="preserve">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544604">
        <w:t xml:space="preserve"> </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544604">
        <w:t>.</w:t>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859309"/>
      <w:r>
        <w:t>Communication in Cooperative MAS</w:t>
      </w:r>
      <w:bookmarkEnd w:id="14"/>
    </w:p>
    <w:p w14:paraId="66E1C116" w14:textId="58F26976"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544604">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4604">
        <w:t>.</w:t>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5" w:name="_Toc49859310"/>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36FEF64D"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rsidR="00544604">
        <w:t xml:space="preserve"> </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rsidR="00544604">
        <w:t>.</w:t>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w:t>
      </w:r>
      <w:r w:rsidR="00544604">
        <w:t xml:space="preserve">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rsidR="00544604">
        <w:t>.</w:t>
      </w:r>
      <w:r>
        <w:t xml:space="preserve"> However, satisfying the Bellman's equation is not guarantee</w:t>
      </w:r>
      <w:r w:rsidR="004E18A8">
        <w:t>d</w:t>
      </w:r>
      <w:r>
        <w:t xml:space="preserve">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40ACC488" w:rsidR="00F87DB1" w:rsidRDefault="007729AE" w:rsidP="00A071C0">
      <w:pPr>
        <w:jc w:val="both"/>
      </w:pPr>
      <w:r>
        <w:t>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w:t>
      </w:r>
      <w:r w:rsidR="00544604">
        <w:t xml:space="preserve"> </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544604">
        <w:t>.</w:t>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859311"/>
      <w:r>
        <w:lastRenderedPageBreak/>
        <w:t>REWARD SIGNALS</w:t>
      </w:r>
      <w:bookmarkEnd w:id="16"/>
    </w:p>
    <w:p w14:paraId="08A49325" w14:textId="3E9E9510"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r w:rsidR="001B34F9">
        <w:t>ies</w:t>
      </w:r>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w:t>
      </w:r>
      <w:r w:rsidR="00544604">
        <w:t>]. The</w:t>
      </w:r>
      <w:r>
        <w:t xml:space="preserve"> suggested reward function for designing an epidemic outbreak is giving a penalty for getting infected and at the end of the episode giving a reward if</w:t>
      </w:r>
      <w:r w:rsidR="001B34F9">
        <w:t xml:space="preserve"> the</w:t>
      </w:r>
      <w:r>
        <w:t xml:space="preserve"> agent is not infected</w:t>
      </w:r>
      <w:r w:rsidR="00382C8A">
        <w:t xml:space="preserve"> </w:t>
      </w:r>
      <w:r>
        <w:t>[2]</w:t>
      </w:r>
      <w:r w:rsidR="00382C8A">
        <w:t>.</w:t>
      </w:r>
      <w:r>
        <w:t xml:space="preserve"> By this strategy</w:t>
      </w:r>
      <w:r w:rsidR="001B34F9">
        <w:t>,</w:t>
      </w:r>
      <w:r>
        <w:t xml:space="preserve"> </w:t>
      </w:r>
      <w:r w:rsidR="004E18A8">
        <w:t xml:space="preserve">the </w:t>
      </w:r>
      <w:r>
        <w:t xml:space="preserve">agent </w:t>
      </w:r>
      <w:proofErr w:type="gramStart"/>
      <w:r>
        <w:t>has to</w:t>
      </w:r>
      <w:proofErr w:type="gramEnd"/>
      <w:r>
        <w:t xml:space="preserve"> discover a long sequence of “correct” actions to find an optimal policy π*</w:t>
      </w:r>
      <w:r w:rsidR="00544604">
        <w:t xml:space="preserve"> </w:t>
      </w:r>
      <w:r>
        <w:t>[33]</w:t>
      </w:r>
      <w:r w:rsidR="00544604">
        <w:t>.</w:t>
      </w:r>
      <w:r>
        <w:t xml:space="preserve">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5A608B43" w:rsidR="000B4327" w:rsidRDefault="000B4327" w:rsidP="002E34D5">
      <w:pPr>
        <w:jc w:val="both"/>
      </w:pPr>
      <w:r>
        <w:t>One common way is to endow the agent with a sense of curiosity and to reward it based on how surprised it is by the world around it</w:t>
      </w:r>
      <w:r w:rsidR="00544604">
        <w:t xml:space="preserve"> </w:t>
      </w:r>
      <w:r>
        <w:t>[34]</w:t>
      </w:r>
      <w:r w:rsidR="00544604">
        <w:t>.</w:t>
      </w:r>
      <w:r>
        <w:t xml:space="preserve">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7" w:name="_Toc49859312"/>
      <w:r>
        <w:t>RL</w:t>
      </w:r>
      <w:r w:rsidR="008B5CB8">
        <w:t xml:space="preserve"> SIMULAT</w:t>
      </w:r>
      <w:r>
        <w:t>ION FRAMEWORKS</w:t>
      </w:r>
      <w:bookmarkEnd w:id="17"/>
    </w:p>
    <w:p w14:paraId="2C20E961" w14:textId="46D89B8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 xml:space="preserve">simulators </w:t>
      </w:r>
      <w:r w:rsidR="004E18A8">
        <w:t>that</w:t>
      </w:r>
      <w:r w:rsidR="00661F04">
        <w:t xml:space="preserve"> fit our design research</w:t>
      </w:r>
      <w:r>
        <w:t xml:space="preserve"> below.</w:t>
      </w:r>
    </w:p>
    <w:p w14:paraId="4F66C2D3" w14:textId="50AE767C"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544604">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544604">
        <w:t>.</w:t>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Minecraft is an ideal base for</w:t>
      </w:r>
      <w:r w:rsidR="001B34F9">
        <w:t xml:space="preserve">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53764217"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544604">
        <w:t xml:space="preserve"> </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544604">
        <w:t>.</w:t>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0D10372A"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544604">
        <w:t xml:space="preserve"> </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544604">
        <w:t>.</w:t>
      </w:r>
      <w:r w:rsidR="00DA634A">
        <w:t xml:space="preserve"> The</w:t>
      </w:r>
      <w:r w:rsidR="0049667B">
        <w:t xml:space="preserve"> platform aims</w:t>
      </w:r>
      <w:r w:rsidR="002A341F">
        <w:t xml:space="preserve"> to combine</w:t>
      </w:r>
      <w:r w:rsidR="004E18A8">
        <w:t xml:space="preserve"> the</w:t>
      </w:r>
      <w:r w:rsidR="002A341F">
        <w:t xml:space="preserv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 xml:space="preserve">results remain meaningful </w:t>
      </w:r>
      <w:proofErr w:type="gramStart"/>
      <w:r w:rsidR="00E71F21">
        <w:t>an</w:t>
      </w:r>
      <w:proofErr w:type="gramEnd"/>
      <w:r w:rsidR="00E71F21">
        <w:t xml:space="preserve">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w:t>
      </w:r>
      <w:proofErr w:type="spellStart"/>
      <w:r w:rsidR="00041BB8">
        <w:t>Mujo</w:t>
      </w:r>
      <w:r w:rsidR="00265844">
        <w:t>Co</w:t>
      </w:r>
      <w:proofErr w:type="spellEnd"/>
      <w:r w:rsidR="00265844">
        <w:t xml:space="preserve"> physics simulation which is not free.</w:t>
      </w:r>
    </w:p>
    <w:p w14:paraId="52D65166" w14:textId="4A5E105D"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t>
      </w:r>
      <w:r w:rsidR="004E18A8">
        <w:t xml:space="preserve">a </w:t>
      </w:r>
      <w:r w:rsidR="005B1459">
        <w:t>world-leading game engine</w:t>
      </w:r>
      <w:r w:rsidR="00AF2EE2">
        <w:t xml:space="preserve"> </w:t>
      </w:r>
      <w:r w:rsidR="006A26B4">
        <w:t xml:space="preserve">in </w:t>
      </w:r>
      <w:r w:rsidR="00AF2EE2">
        <w:t>Unity</w:t>
      </w:r>
      <w:r w:rsidR="00544604">
        <w:t xml:space="preserve"> </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544604">
        <w:t>.</w:t>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16C5D918"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544604">
        <w:t xml:space="preserve"> </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544604">
        <w:t>.</w:t>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to use</w:t>
      </w:r>
      <w:r w:rsidR="0064793B">
        <w:t xml:space="preserve"> </w:t>
      </w:r>
      <w:bookmarkStart w:id="18" w:name="_GoBack"/>
      <w:r w:rsidR="0064793B">
        <w:t>ML-Agents</w:t>
      </w:r>
      <w:r w:rsidR="009B370F">
        <w:t xml:space="preserve"> </w:t>
      </w:r>
      <w:bookmarkEnd w:id="18"/>
      <w:r w:rsidR="009B370F">
        <w:t>for training.</w:t>
      </w:r>
      <w:r w:rsidR="00A946E7">
        <w:t xml:space="preserve"> </w:t>
      </w:r>
      <w:r w:rsidR="009E6B16" w:rsidRPr="009E6B16">
        <w:t xml:space="preserve">The </w:t>
      </w:r>
      <w:r w:rsidR="009E6B16" w:rsidRPr="009E6B16">
        <w:lastRenderedPageBreak/>
        <w:t xml:space="preserve">only thing that researcher </w:t>
      </w:r>
      <w:r w:rsidR="002B093F">
        <w:t>needs</w:t>
      </w:r>
      <w:r w:rsidR="009E6B16" w:rsidRPr="009E6B16">
        <w:t xml:space="preserve"> to do is importing the </w:t>
      </w:r>
      <w:r w:rsidR="0064793B">
        <w:t>ML-Agents</w:t>
      </w:r>
      <w:r w:rsidR="009E6B16" w:rsidRPr="009E6B16">
        <w:t xml:space="preserve">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CD29F93" w:rsidR="00461479" w:rsidRDefault="005E4DC9" w:rsidP="00F87DB1">
      <w:pPr>
        <w:ind w:firstLine="360"/>
        <w:jc w:val="both"/>
      </w:pPr>
      <w:r>
        <w:t xml:space="preserve">One drawback of Unity </w:t>
      </w:r>
      <w:r w:rsidR="0064793B">
        <w:t>ML-Agents</w:t>
      </w:r>
      <w:r>
        <w:t xml:space="preserve"> is that t</w:t>
      </w:r>
      <w:r w:rsidR="00DA3F4D">
        <w:t xml:space="preserve">here are not </w:t>
      </w:r>
      <w:r w:rsidR="00BE2CE4">
        <w:t xml:space="preserve">many RL algorithms </w:t>
      </w:r>
      <w:r w:rsidR="001E5F95">
        <w:t>that</w:t>
      </w:r>
      <w:r w:rsidR="00FB50E1">
        <w:t xml:space="preserve">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w:t>
      </w:r>
      <w:r w:rsidR="0064793B">
        <w:t>ML-Agents</w:t>
      </w:r>
      <w:r w:rsidR="00194DC2">
        <w:t xml:space="preserve">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w:t>
      </w:r>
      <w:r w:rsidR="0064793B">
        <w:t>ML-Agents</w:t>
      </w:r>
      <w:r w:rsidR="005D4C3B">
        <w:t xml:space="preserve"> package as a platform</w:t>
      </w:r>
    </w:p>
    <w:p w14:paraId="1F14CD18" w14:textId="6F667163"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382C8A">
        <w:t xml:space="preserve"> </w:t>
      </w:r>
      <w:r w:rsidR="00F866F2">
        <w:t>,</w:t>
      </w:r>
      <w:r w:rsidR="00382C8A">
        <w:t xml:space="preserve"> </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9" w:name="_Toc49859313"/>
      <w:r w:rsidRPr="004A5B02">
        <w:t>METHODOLOGY</w:t>
      </w:r>
      <w:bookmarkEnd w:id="19"/>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20" w:name="_Toc49859314"/>
      <w:r>
        <w:t>EPIDEMIC SIMULATION</w:t>
      </w:r>
      <w:r w:rsidR="0062768B">
        <w:t xml:space="preserve"> IMPLEMENTATION</w:t>
      </w:r>
      <w:bookmarkEnd w:id="20"/>
    </w:p>
    <w:p w14:paraId="4C109100" w14:textId="62EE532C"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w:t>
      </w:r>
      <w:r w:rsidR="004E18A8">
        <w:t>s</w:t>
      </w:r>
      <w:r w:rsidR="007A7048" w:rsidRPr="007A7048">
        <w:t xml:space="preser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06204DBE"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t>The environment is a square</w:t>
      </w:r>
      <w:r w:rsidR="001E5F95">
        <w:t>-</w:t>
      </w:r>
      <w:r w:rsidR="00C73C3E">
        <w:t>shaped area with a wall around so agents cannot go through.</w:t>
      </w:r>
      <w:r>
        <w:t xml:space="preserve"> Unity </w:t>
      </w:r>
      <w:r w:rsidR="0064793B">
        <w:t>ML-Agents</w:t>
      </w:r>
      <w:r>
        <w:t xml:space="preserve">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2C5A3E24"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sidR="00544604">
        <w:rPr>
          <w:i/>
          <w:iCs/>
        </w:rPr>
        <w:t xml:space="preserve"> </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810A6C9"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w:t>
      </w:r>
      <w:r w:rsidR="004E18A8">
        <w:t>s</w:t>
      </w:r>
      <w:r w:rsidR="00CE08CA">
        <w:t xml:space="preserve">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w:t>
      </w:r>
      <w:r w:rsidR="004E18A8">
        <w:t>-</w:t>
      </w:r>
      <w:r>
        <w:t>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proofErr w:type="spellStart"/>
      <w:r w:rsidR="0062768B">
        <w:t>rigidbody</w:t>
      </w:r>
      <w:proofErr w:type="spellEnd"/>
      <w:r w:rsidR="0062768B">
        <w:t xml:space="preserve"> </w:t>
      </w:r>
      <w:r w:rsidR="004E18A8">
        <w:t>that</w:t>
      </w:r>
      <w:r w:rsidR="0062768B">
        <w:t xml:space="preserve">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w:t>
      </w:r>
      <w:r w:rsidR="004E18A8">
        <w:t xml:space="preserve">the </w:t>
      </w:r>
      <w:r w:rsidR="007C6C37">
        <w:t xml:space="preserve">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41DB5B64"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 xml:space="preserve">At each time step, Unity physics engine checks if any of these colliders touch to each other. If there are infectionColliders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w:t>
      </w:r>
      <w:r w:rsidR="004E18A8">
        <w:t>,</w:t>
      </w:r>
      <w:r w:rsidR="008B54A0">
        <w:t xml:space="preserve">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2D40E8FE"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382C8A" w:rsidRPr="00396B7A" w:rsidRDefault="00382C8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382C8A" w:rsidRPr="00396B7A" w:rsidRDefault="00382C8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 xml:space="preserve">Observation vectors </w:t>
      </w:r>
      <w:r w:rsidR="00D21F81">
        <w:t>are</w:t>
      </w:r>
      <w:r w:rsidR="004D1BF0">
        <w:t xml:space="preserve"> stacked with 5 previous observations before being fed to</w:t>
      </w:r>
      <w:r w:rsidR="00AF3362">
        <w:t xml:space="preserve"> the</w:t>
      </w:r>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w:t>
      </w:r>
      <w:r w:rsidR="00D21F81">
        <w:t>s</w:t>
      </w:r>
      <w:r w:rsidR="004D1BF0">
        <w:t xml:space="preserve">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Agents also have 360</w:t>
      </w:r>
      <w:r w:rsidR="00D21F81">
        <w:t>-</w:t>
      </w:r>
      <w:r w:rsidR="002B51F7">
        <w:t xml:space="preserve">degree </w:t>
      </w:r>
      <w:r w:rsidR="00BE099C">
        <w:t xml:space="preserve">raycast observations as seen in </w:t>
      </w:r>
      <w:r w:rsidR="00D21F81">
        <w:t xml:space="preserve">the </w:t>
      </w:r>
      <w:r w:rsidR="00BE099C">
        <w:t xml:space="preserve">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w:t>
      </w:r>
      <w:r w:rsidR="00D21F81">
        <w:t>,</w:t>
      </w:r>
      <w:r w:rsidR="006908B0">
        <w:t xml:space="preserve">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w:t>
      </w:r>
      <w:r w:rsidR="00D21F81">
        <w:t xml:space="preserve"> a</w:t>
      </w:r>
      <w:r w:rsidR="00922B86">
        <w:t xml:space="preserve">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w:t>
      </w:r>
      <w:r w:rsidR="00D21F81">
        <w:t xml:space="preserve">the </w:t>
      </w:r>
      <w:r w:rsidR="00D64480">
        <w:t>ray’s color</w:t>
      </w:r>
      <w:r w:rsidR="00BE099C">
        <w:t xml:space="preserve"> turns </w:t>
      </w:r>
      <w:r w:rsidR="00D64480">
        <w:t xml:space="preserve">to </w:t>
      </w:r>
      <w:r w:rsidR="00D21F81">
        <w:t xml:space="preserve">a </w:t>
      </w:r>
      <w:r w:rsidR="00BE099C">
        <w:t xml:space="preserve">red and </w:t>
      </w:r>
      <w:r w:rsidR="00AC3678">
        <w:t xml:space="preserve">fed </w:t>
      </w:r>
      <w:r w:rsidR="00D21F81">
        <w:t xml:space="preserve">the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D21F81">
        <w:t>,</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w:t>
      </w:r>
      <w:r w:rsidR="00D21F81">
        <w:t xml:space="preserve">a </w:t>
      </w:r>
      <w:r w:rsidR="00D64480">
        <w:t>multi-agent environment.</w:t>
      </w:r>
      <w:r w:rsidR="006908B0">
        <w:t xml:space="preserve"> In </w:t>
      </w:r>
      <w:r w:rsidR="006908B0">
        <w:rPr>
          <w:rFonts w:eastAsiaTheme="minorEastAsia"/>
        </w:rPr>
        <w:t>our case, there w</w:t>
      </w:r>
      <w:r w:rsidR="00D21F81">
        <w:rPr>
          <w:rFonts w:eastAsiaTheme="minorEastAsia"/>
        </w:rPr>
        <w:t>as</w:t>
      </w:r>
      <w:r w:rsidR="006908B0">
        <w:rPr>
          <w:rFonts w:eastAsiaTheme="minorEastAsia"/>
        </w:rPr>
        <w:t xml:space="preserve"> 165 </w:t>
      </w:r>
      <w:proofErr w:type="spellStart"/>
      <w:r w:rsidR="006908B0">
        <w:rPr>
          <w:rFonts w:eastAsiaTheme="minorEastAsia"/>
        </w:rPr>
        <w:t>raycast</w:t>
      </w:r>
      <w:proofErr w:type="spellEnd"/>
      <w:r w:rsidR="006908B0">
        <w:rPr>
          <w:rFonts w:eastAsiaTheme="minorEastAsia"/>
        </w:rPr>
        <w:t xml:space="preserve"> sensor observation</w:t>
      </w:r>
      <w:r w:rsidR="00D21F81">
        <w:rPr>
          <w:rFonts w:eastAsiaTheme="minorEastAsia"/>
        </w:rPr>
        <w:t>s</w:t>
      </w:r>
      <w:r w:rsidR="006908B0">
        <w:rPr>
          <w:rFonts w:eastAsiaTheme="minorEastAsia"/>
        </w:rPr>
        <w:t xml:space="preserve">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1" w:name="_Hlk49699811"/>
      <m:oMathPara>
        <m:oMathParaPr>
          <m:jc m:val="left"/>
        </m:oMathParaPr>
        <m:oMath>
          <m:r>
            <w:rPr>
              <w:rFonts w:ascii="Cambria Math" w:hAnsi="Cambria Math"/>
            </w:rPr>
            <m:t>=(Observation Stacks) × (1+ (2 × Num Rays)) × (Num Detectable Tags + 2)</m:t>
          </m:r>
        </m:oMath>
      </m:oMathPara>
    </w:p>
    <w:bookmarkEnd w:id="21"/>
    <w:p w14:paraId="10069138" w14:textId="6DA7E600"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382C8A" w:rsidRPr="00DF06CA" w:rsidRDefault="00382C8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382C8A" w:rsidRPr="00DF06CA" w:rsidRDefault="00382C8A"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382C8A" w:rsidRPr="00DF06CA" w:rsidRDefault="00382C8A">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382C8A" w:rsidRPr="00DF06CA" w:rsidRDefault="00382C8A"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w:t>
      </w:r>
      <w:r w:rsidR="00D21F81">
        <w:t xml:space="preserve">the </w:t>
      </w:r>
      <w:r w:rsidR="002F435A">
        <w:t xml:space="preserve">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w:t>
      </w:r>
      <w:r w:rsidR="00D21F81">
        <w:t>The f</w:t>
      </w:r>
      <w:r w:rsidR="00EF0971">
        <w:t>irst action set consist of 3 actions which is for moving in x and z</w:t>
      </w:r>
      <w:r w:rsidR="00D21F81">
        <w:t>-</w:t>
      </w:r>
      <w:r w:rsidR="00EF0971">
        <w:t>axis. The agent may choose to move forward, backward</w:t>
      </w:r>
      <w:r w:rsidR="00D21F81">
        <w:t>,</w:t>
      </w:r>
      <w:r w:rsidR="00EF0971">
        <w:t xml:space="preserve">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D21F81">
        <w:t xml:space="preserve">the </w:t>
      </w:r>
      <w:r w:rsidR="00EF0971">
        <w:t xml:space="preserve">agent was able to compensate </w:t>
      </w:r>
      <w:r w:rsidR="00D21F81">
        <w:t xml:space="preserve">for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6457D58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w:t>
      </w:r>
      <w:r w:rsidR="00D21F81">
        <w:rPr>
          <w:color w:val="3B3838" w:themeColor="background2" w:themeShade="40"/>
          <w:sz w:val="20"/>
          <w:szCs w:val="20"/>
        </w:rPr>
        <w:t xml:space="preserve"> the</w:t>
      </w:r>
      <w:r w:rsidRPr="00F66E81">
        <w:rPr>
          <w:color w:val="3B3838" w:themeColor="background2" w:themeShade="40"/>
          <w:sz w:val="20"/>
          <w:szCs w:val="20"/>
        </w:rPr>
        <w:t xml:space="preserv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13F1BD88" w:rsidR="00F55A01" w:rsidRPr="00F55A01" w:rsidRDefault="002B28F8" w:rsidP="00912D45">
      <w:pPr>
        <w:ind w:firstLine="360"/>
        <w:jc w:val="both"/>
      </w:pPr>
      <w:r>
        <w:t>We first started with a single-agent scenario where</w:t>
      </w:r>
      <w:r w:rsidR="00D21F81">
        <w:t xml:space="preserve"> the</w:t>
      </w:r>
      <w:r>
        <w:t xml:space="preserve"> agent is alone with other 1-20 infected dummy bots. The maximum time step of an episode is defined as </w:t>
      </w:r>
      <w:r w:rsidRPr="00746E91">
        <w:t>10000</w:t>
      </w:r>
      <w:r>
        <w:t xml:space="preserve"> steps. For each time step that</w:t>
      </w:r>
      <w:r w:rsidR="00D21F81">
        <w:t xml:space="preserve"> the</w:t>
      </w:r>
      <w:r>
        <w:t xml:space="preserve"> agent is alive</w:t>
      </w:r>
      <w:r w:rsidR="00D21F81">
        <w:t>,</w:t>
      </w:r>
      <w:r>
        <w:t xml:space="preserve"> we gave 0.01f survival bonus. For getting infected we gave -1 and finished the episode. If</w:t>
      </w:r>
      <w:r w:rsidR="00D21F81">
        <w:t xml:space="preserve"> the</w:t>
      </w:r>
      <w:r>
        <w:t xml:space="preserve"> agent </w:t>
      </w:r>
      <w:r w:rsidR="00D21F81">
        <w:t>survives</w:t>
      </w:r>
      <w:r>
        <w:t xml:space="preserve"> till the end, its cumulative reward would be 10. To avoid suboptimal behaviors such as hiding corners we took some precautions. A shiny yellow</w:t>
      </w:r>
      <w:r w:rsidR="00D21F81">
        <w:t>-</w:t>
      </w:r>
      <w:r>
        <w:t xml:space="preserve">colored cube has been spawned on </w:t>
      </w:r>
      <w:r w:rsidR="00D21F81">
        <w:t xml:space="preserve">the </w:t>
      </w:r>
      <w:r>
        <w:t xml:space="preserve">environment representing the work. This encouraged our agent to dive in group of infected bots and collect the reward instead of waiting </w:t>
      </w:r>
      <w:r w:rsidR="00D21F81">
        <w:t xml:space="preserve">for </w:t>
      </w:r>
      <w:r>
        <w:t xml:space="preserve">its death in the corner. As an extra help for the agent, we gave the distance and direction vector in space as an observation. Also, </w:t>
      </w:r>
      <w:r w:rsidR="00D21F81">
        <w:t xml:space="preserve">the </w:t>
      </w:r>
      <w:r>
        <w:t xml:space="preserve">number of detectable tags were increased by 1 with </w:t>
      </w:r>
      <w:r w:rsidR="00D21F81">
        <w:t xml:space="preserve">a </w:t>
      </w:r>
      <w:r>
        <w:t>reward cube tag.</w:t>
      </w:r>
      <w:r w:rsidR="00D66CDC">
        <w:t xml:space="preserve"> </w:t>
      </w:r>
      <w:r w:rsidR="00B12C2E">
        <w:t>Also,</w:t>
      </w:r>
      <w:r w:rsidR="00D66CDC">
        <w:t xml:space="preserve"> we ended episodes when our single</w:t>
      </w:r>
      <w:r w:rsidR="004A2E87">
        <w:t>-</w:t>
      </w:r>
      <w:r w:rsidR="00D66CDC">
        <w:t>agent got infected since there is no point to continue learning. Through simulation</w:t>
      </w:r>
      <w:r w:rsidR="00D21F81">
        <w:t>,</w:t>
      </w:r>
      <w:r w:rsidR="00D66CDC">
        <w:t xml:space="preserve"> </w:t>
      </w:r>
      <w:r w:rsidR="00B12C2E">
        <w:t>the episode lengths increased.</w:t>
      </w:r>
    </w:p>
    <w:p w14:paraId="74751CC8" w14:textId="5A6A0FBD"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w:t>
      </w:r>
      <w:r w:rsidR="00D21F81">
        <w:t xml:space="preserve"> the</w:t>
      </w:r>
      <w:r w:rsidR="00B90C39">
        <w:t xml:space="preserve"> episode starts which </w:t>
      </w:r>
      <w:r w:rsidR="006C3625">
        <w:t xml:space="preserve">saves some time for agents to run. Secondly, we separated </w:t>
      </w:r>
      <w:r w:rsidR="00D21F81">
        <w:t xml:space="preserve">the </w:t>
      </w:r>
      <w:r w:rsidR="006C3625">
        <w:t>spawning areas of agents and infected bots. Bots spawning in the inner square with half of the arena’s range and agents spawning between</w:t>
      </w:r>
      <w:r w:rsidR="00D21F81">
        <w:t xml:space="preserve"> the</w:t>
      </w:r>
      <w:r w:rsidR="006C3625">
        <w:t xml:space="preserve"> inner square and </w:t>
      </w:r>
      <w:r w:rsidR="00D21F81">
        <w:t xml:space="preserve">the </w:t>
      </w:r>
      <w:r w:rsidR="006C3625">
        <w:t xml:space="preserve">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382C8A" w:rsidRDefault="00382C8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2C8A" w:rsidRPr="0062203D" w:rsidRDefault="00382C8A" w:rsidP="0062203D"/>
                          <w:p w14:paraId="1E26FA0E" w14:textId="77777777" w:rsidR="00382C8A" w:rsidRPr="0062203D" w:rsidRDefault="00382C8A"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382C8A" w:rsidRDefault="00382C8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2C8A" w:rsidRPr="0062203D" w:rsidRDefault="00382C8A" w:rsidP="0062203D"/>
                    <w:p w14:paraId="1E26FA0E" w14:textId="77777777" w:rsidR="00382C8A" w:rsidRPr="0062203D" w:rsidRDefault="00382C8A" w:rsidP="0062203D"/>
                  </w:txbxContent>
                </v:textbox>
                <w10:wrap type="topAndBottom" anchorx="margin"/>
              </v:shape>
            </w:pict>
          </mc:Fallback>
        </mc:AlternateContent>
      </w:r>
    </w:p>
    <w:p w14:paraId="18923E84" w14:textId="6444D043"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50BCF377">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B592FEE"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t>The s</w:t>
      </w:r>
      <w:r w:rsidR="003B532F">
        <w:t>ingle-</w:t>
      </w:r>
      <w:r w:rsidR="003A7DEA">
        <w:t xml:space="preserve">agent scenario was successful in a way that </w:t>
      </w:r>
      <w:r w:rsidR="00D21F81">
        <w:t xml:space="preserve">the </w:t>
      </w:r>
      <w:r w:rsidR="003A7DEA">
        <w:t xml:space="preserve">agent learned how to maximize its cumulative rewards by collecting reward cubes and </w:t>
      </w:r>
      <w:r w:rsidR="00476729">
        <w:t>avoiding infected bots. As shown in</w:t>
      </w:r>
      <w:r w:rsidR="00D21F81">
        <w:t xml:space="preserve"> the</w:t>
      </w:r>
      <w:r w:rsidR="00476729">
        <w:t xml:space="preserve"> </w:t>
      </w:r>
      <w:r w:rsidR="00D21F81">
        <w:t>above</w:t>
      </w:r>
      <w:r w:rsidR="00476729">
        <w:t xml:space="preserve">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w:t>
      </w:r>
      <w:r w:rsidR="00D21F81">
        <w:t xml:space="preserve">a </w:t>
      </w:r>
      <w:r w:rsidR="00487DF5">
        <w:t>bunch of change</w:t>
      </w:r>
      <w:r w:rsidR="00D21F81">
        <w:t>s</w:t>
      </w:r>
      <w:r w:rsidR="00487DF5">
        <w:t xml:space="preserv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Agents decide a new action set at e</w:t>
      </w:r>
      <w:r w:rsidR="00D21F81">
        <w:t>very</w:t>
      </w:r>
      <w:r w:rsidR="00655EC5" w:rsidRPr="009728D7">
        <w:t xml:space="preserve">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2" w:name="_Toc49859315"/>
      <w:r>
        <w:t>CURIOSITY-DRIVEN LEARNING</w:t>
      </w:r>
      <w:bookmarkEnd w:id="22"/>
    </w:p>
    <w:p w14:paraId="3A9EA226" w14:textId="77E4688C" w:rsidR="00325203" w:rsidRPr="009728D7" w:rsidRDefault="00325203" w:rsidP="004D0161">
      <w:pPr>
        <w:ind w:firstLine="360"/>
        <w:jc w:val="both"/>
      </w:pPr>
      <w:r w:rsidRPr="009728D7">
        <w:t xml:space="preserve">Another </w:t>
      </w:r>
      <w:r w:rsidR="00AE37E5" w:rsidRPr="009728D7">
        <w:t xml:space="preserve">addition 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w:t>
      </w:r>
      <w:r w:rsidR="00350E9F">
        <w:rPr>
          <w:rFonts w:eastAsiaTheme="minorEastAsia"/>
        </w:rPr>
        <w:t xml:space="preserve">the </w:t>
      </w:r>
      <w:r w:rsidRPr="009728D7">
        <w:rPr>
          <w:rFonts w:eastAsiaTheme="minorEastAsia"/>
        </w:rPr>
        <w:t xml:space="preserve">sum of these rewards as </w:t>
      </w:r>
    </w:p>
    <w:p w14:paraId="72BF675D" w14:textId="77777777" w:rsidR="00325203" w:rsidRDefault="00382C8A"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3F9BBE86"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w:t>
      </w:r>
      <w:r w:rsidR="00350E9F">
        <w:t xml:space="preserve">a </w:t>
      </w:r>
      <w:r w:rsidR="00630520">
        <w:t xml:space="preserve">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w:t>
      </w:r>
      <w:r w:rsidR="00350E9F">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544604">
        <w:rPr>
          <w:rFonts w:eastAsiaTheme="minorEastAsia"/>
        </w:rPr>
        <w:t xml:space="preserve"> </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544604">
        <w:rPr>
          <w:rFonts w:eastAsiaTheme="minorEastAsia"/>
        </w:rPr>
        <w:t>.</w:t>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382C8A"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382C8A"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393160F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At the same time</w:t>
      </w:r>
      <w:r w:rsidR="00350E9F">
        <w:rPr>
          <w:rFonts w:eastAsiaTheme="minorEastAsia"/>
        </w:rPr>
        <w:t>,</w:t>
      </w:r>
      <w:r w:rsidR="004A518C">
        <w:rPr>
          <w:rFonts w:eastAsiaTheme="minorEastAsia"/>
        </w:rPr>
        <w:t xml:space="preserv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w:t>
      </w:r>
      <w:r w:rsidR="00350E9F">
        <w:rPr>
          <w:rFonts w:eastAsiaTheme="minorEastAsia"/>
        </w:rPr>
        <w:t xml:space="preserve"> an</w:t>
      </w:r>
      <w:r w:rsidR="00C70118">
        <w:rPr>
          <w:rFonts w:eastAsiaTheme="minorEastAsia"/>
        </w:rPr>
        <w:t xml:space="preserve">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w:t>
      </w:r>
      <w:r w:rsidR="00350E9F">
        <w:rPr>
          <w:rFonts w:eastAsiaTheme="minorEastAsia"/>
        </w:rPr>
        <w:t xml:space="preserve">the </w:t>
      </w:r>
      <w:r w:rsidR="00E42D18">
        <w:rPr>
          <w:rFonts w:eastAsiaTheme="minorEastAsia"/>
        </w:rPr>
        <w:t>survival bonus, however</w:t>
      </w:r>
      <w:r w:rsidR="00350E9F">
        <w:rPr>
          <w:rFonts w:eastAsiaTheme="minorEastAsia"/>
        </w:rPr>
        <w:t>,</w:t>
      </w:r>
      <w:r w:rsidR="00E42D18">
        <w:rPr>
          <w:rFonts w:eastAsiaTheme="minorEastAsia"/>
        </w:rPr>
        <w:t xml:space="preserve"> it doesn’t say much about</w:t>
      </w:r>
      <w:r w:rsidR="00350E9F">
        <w:rPr>
          <w:rFonts w:eastAsiaTheme="minorEastAsia"/>
        </w:rPr>
        <w:t xml:space="preserve"> the</w:t>
      </w:r>
      <w:r w:rsidR="00E42D18">
        <w:rPr>
          <w:rFonts w:eastAsiaTheme="minorEastAsia"/>
        </w:rPr>
        <w:t xml:space="preserve"> environment.</w:t>
      </w:r>
      <w:r w:rsidR="004F7BC2">
        <w:rPr>
          <w:rFonts w:eastAsiaTheme="minorEastAsia"/>
        </w:rPr>
        <w:t xml:space="preserve"> Adding curiosity </w:t>
      </w:r>
      <w:r w:rsidR="00C8570C">
        <w:rPr>
          <w:rFonts w:eastAsiaTheme="minorEastAsia"/>
        </w:rPr>
        <w:t xml:space="preserve">increased the cumulative </w:t>
      </w:r>
      <w:r w:rsidR="00C8570C">
        <w:rPr>
          <w:rFonts w:eastAsiaTheme="minorEastAsia"/>
        </w:rPr>
        <w:lastRenderedPageBreak/>
        <w:t xml:space="preserve">reward and helped </w:t>
      </w:r>
      <w:r w:rsidR="00350E9F">
        <w:rPr>
          <w:rFonts w:eastAsiaTheme="minorEastAsia"/>
        </w:rPr>
        <w:t xml:space="preserve">the </w:t>
      </w:r>
      <w:r w:rsidR="00C8570C">
        <w:rPr>
          <w:rFonts w:eastAsiaTheme="minorEastAsia"/>
        </w:rPr>
        <w:t xml:space="preserve">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458DCA75"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382C8A" w:rsidRPr="00963920" w:rsidRDefault="00382C8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382C8A" w:rsidRPr="00963920" w:rsidRDefault="00382C8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0B4D9D8E">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D3C6189"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382C8A" w:rsidRPr="00C27EE0" w:rsidRDefault="00382C8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382C8A" w:rsidRPr="00C27EE0" w:rsidRDefault="00382C8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After getting successful results from single-agent tra</w:t>
      </w:r>
      <w:r w:rsidR="00350E9F">
        <w:t>ining</w:t>
      </w:r>
      <w:r w:rsidR="007027B6">
        <w:t xml:space="preserve"> we migrate to the multi-agent scenarios. Unity Engine made migration extremely easy for </w:t>
      </w:r>
      <w:r w:rsidR="00241CB9">
        <w:t xml:space="preserve">researchers. </w:t>
      </w:r>
      <w:r w:rsidR="00350E9F" w:rsidRPr="00350E9F">
        <w:t>There were only a few changes in the setting</w:t>
      </w:r>
      <w:r w:rsidR="00A40EFC">
        <w:t>.</w:t>
      </w:r>
      <w:r w:rsidR="007027B6">
        <w:t xml:space="preserve"> </w:t>
      </w:r>
      <w:r w:rsidR="00350E9F" w:rsidRPr="00350E9F">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350E9F">
        <w:t>raycasts</w:t>
      </w:r>
      <w:proofErr w:type="spellEnd"/>
      <w:r w:rsidR="00350E9F" w:rsidRPr="00350E9F">
        <w:t xml:space="preserve"> from the environment as it is not required in a multi-agent scenario.</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350E9F">
        <w:t xml:space="preserve">, </w:t>
      </w:r>
      <w:r w:rsidR="00E75A32">
        <w:t>the multi-agent training w</w:t>
      </w:r>
      <w:r w:rsidR="00350E9F">
        <w:t>as</w:t>
      </w:r>
      <w:r w:rsidR="00E75A32">
        <w:t xml:space="preserv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In addition to default graphs</w:t>
      </w:r>
      <w:r w:rsidR="00350E9F">
        <w:t>,</w:t>
      </w:r>
      <w:r w:rsidR="0060210C">
        <w:t xml:space="preserve"> we define our own parameters to observe the </w:t>
      </w:r>
      <w:r w:rsidR="00626D2B">
        <w:t>simulation better. One of them w</w:t>
      </w:r>
      <w:r w:rsidR="00350E9F">
        <w:t>as</w:t>
      </w:r>
      <w:r w:rsidR="00626D2B">
        <w:t xml:space="preserve"> collision counts of healthy agents. Since we aim for social </w:t>
      </w:r>
      <w:r w:rsidR="00C832F7">
        <w:t>distancing,</w:t>
      </w:r>
      <w:r w:rsidR="00626D2B">
        <w:t xml:space="preserve"> we would like to see a decrease in</w:t>
      </w:r>
      <w:r w:rsidR="00FF2675">
        <w:t xml:space="preserve"> </w:t>
      </w:r>
      <w:r w:rsidR="00350E9F">
        <w:t xml:space="preserve">the </w:t>
      </w:r>
      <w:r w:rsidR="00FF2675">
        <w:t>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3087B489"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382C8A" w:rsidRPr="00621FA3" w:rsidRDefault="00382C8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0064793B"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382C8A" w:rsidRPr="00621FA3" w:rsidRDefault="00382C8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0064793B"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w:t>
      </w:r>
      <w:r w:rsidR="0064793B">
        <w:t>ML-Agents</w:t>
      </w:r>
      <w:r w:rsidR="00415EBD">
        <w:t xml:space="preserve"> package was built in python it serves with an API. The Unity game engine communicates </w:t>
      </w:r>
      <w:r w:rsidR="00621FA3">
        <w:t>with Python Trainer via a communicator in</w:t>
      </w:r>
      <w:r w:rsidR="00350E9F">
        <w:t xml:space="preserve"> the</w:t>
      </w:r>
      <w:r w:rsidR="00621FA3">
        <w:t xml:space="preserve"> Unity side and an API in </w:t>
      </w:r>
      <w:r w:rsidR="00350E9F">
        <w:t xml:space="preserve">the </w:t>
      </w:r>
      <w:r w:rsidR="00621FA3">
        <w:t>python side.</w:t>
      </w:r>
    </w:p>
    <w:p w14:paraId="3F63B53F" w14:textId="3F48BDBE" w:rsidR="003C6B68" w:rsidRDefault="003C6B68" w:rsidP="00F013DC">
      <w:pPr>
        <w:pStyle w:val="ListParagraph"/>
      </w:pPr>
      <w:bookmarkStart w:id="23" w:name="_Toc49859316"/>
      <w:r>
        <w:t>CURRICULUM LEARNING</w:t>
      </w:r>
      <w:bookmarkEnd w:id="23"/>
    </w:p>
    <w:p w14:paraId="699A70BB" w14:textId="7FD8D1D3"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382C8A" w:rsidRPr="00455828" w:rsidRDefault="00382C8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382C8A" w:rsidRPr="00455828" w:rsidRDefault="00382C8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rsidR="00544604">
        <w:t xml:space="preserve"> </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544604">
        <w:t>.</w:t>
      </w:r>
      <w:r w:rsidR="00455828">
        <w:t xml:space="preserve"> </w:t>
      </w:r>
      <w:r w:rsidR="00350E9F" w:rsidRPr="00350E9F">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t>ML-Agents</w:t>
      </w:r>
      <w:r w:rsidR="00350E9F" w:rsidRPr="00350E9F">
        <w:t xml:space="preserve"> have curriculum learning functionality as built-in as shown in the below diagram.</w:t>
      </w:r>
      <w:r>
        <w:t xml:space="preserve">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100 times in a </w:t>
      </w:r>
      <w:r w:rsidR="00263624">
        <w:t>row,</w:t>
      </w:r>
      <w:r>
        <w:t xml:space="preserve"> then they </w:t>
      </w:r>
      <w:r w:rsidR="00263624">
        <w:t>pass the lesson and the task complexity is increased. While training with curriculum learning, there were drastic decreases when lessons are change</w:t>
      </w:r>
      <w:r w:rsidR="00350E9F">
        <w:t>d</w:t>
      </w:r>
      <w:r w:rsidR="00263624">
        <w:t xml:space="preserve"> but PPO recovered quickly from drops and return its former state with </w:t>
      </w:r>
      <w:r w:rsidR="00350E9F">
        <w:t xml:space="preserve">a </w:t>
      </w:r>
      <w:r w:rsidR="00263624">
        <w:t>more generalized policy which is a plus for us.</w:t>
      </w:r>
    </w:p>
    <w:p w14:paraId="3D0DB8C4" w14:textId="67C43ED8" w:rsidR="0063015E" w:rsidRDefault="00C57335" w:rsidP="00F013DC">
      <w:pPr>
        <w:pStyle w:val="ListParagraph"/>
      </w:pPr>
      <w:bookmarkStart w:id="24" w:name="_Toc49859317"/>
      <w:r w:rsidRPr="00627D24">
        <w:t>POLICY OPTIMIZATION</w:t>
      </w:r>
      <w:bookmarkEnd w:id="24"/>
    </w:p>
    <w:p w14:paraId="1C671841" w14:textId="5311DB3C"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w:t>
      </w:r>
      <w:r w:rsidR="00F1463F">
        <w:t>,</w:t>
      </w:r>
      <w:r w:rsidRPr="00627D24">
        <w:t xml:space="preserve">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w:t>
      </w:r>
      <w:r w:rsidR="00F1463F">
        <w:t>as</w:t>
      </w:r>
      <w:r w:rsidRPr="00627D24">
        <w:t xml:space="preserve"> in different states.</w:t>
      </w:r>
    </w:p>
    <w:p w14:paraId="127B09E9" w14:textId="012CE8BD" w:rsidR="00481F6F" w:rsidRDefault="00481F6F" w:rsidP="00481F6F">
      <w:pPr>
        <w:pStyle w:val="Heading3"/>
      </w:pPr>
      <w:bookmarkStart w:id="25" w:name="_Toc49859318"/>
      <w:r>
        <w:t>N</w:t>
      </w:r>
      <w:r w:rsidR="00207A56">
        <w:t>otation</w:t>
      </w:r>
      <w:bookmarkEnd w:id="25"/>
    </w:p>
    <w:p w14:paraId="0BEA8F7D" w14:textId="7936621C"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382C8A">
        <w:t xml:space="preserve"> </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382C8A">
        <w:t>.</w:t>
      </w:r>
      <w:r w:rsidR="00E777AC">
        <w:t xml:space="preserve"> The interaction is defined by a set of state </w:t>
      </w:r>
      <w:bookmarkStart w:id="26" w:name="_Hlk49792903"/>
      <w:r w:rsidR="00E777AC" w:rsidRPr="00E777AC">
        <w:rPr>
          <w:i/>
          <w:iCs/>
        </w:rPr>
        <w:t>S</w:t>
      </w:r>
      <w:r w:rsidR="00E777AC">
        <w:rPr>
          <w:i/>
          <w:iCs/>
        </w:rPr>
        <w:t xml:space="preserve"> </w:t>
      </w:r>
      <w:r w:rsidR="00E777AC">
        <w:t>des</w:t>
      </w:r>
      <w:bookmarkEnd w:id="26"/>
      <w:r w:rsidR="00E777AC">
        <w:t>cribing the agents</w:t>
      </w:r>
      <w:r w:rsidR="00F1463F">
        <w:t>’</w:t>
      </w:r>
      <w:r w:rsidR="00E777AC">
        <w:t xml:space="preserve">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7" w:name="_Toc49859319"/>
      <w:r>
        <w:t>P</w:t>
      </w:r>
      <w:r w:rsidR="00207A56">
        <w:t>roximal Policy Optimization</w:t>
      </w:r>
      <w:r>
        <w:t xml:space="preserve"> (PPO)</w:t>
      </w:r>
      <w:bookmarkEnd w:id="27"/>
    </w:p>
    <w:p w14:paraId="7E2894B2" w14:textId="55A0015A" w:rsidR="0014383E" w:rsidRDefault="00F1463F" w:rsidP="00131936">
      <w:pPr>
        <w:ind w:firstLine="708"/>
      </w:pPr>
      <w:r>
        <w:t>The c</w:t>
      </w:r>
      <w:r w:rsidR="00577309">
        <w:t xml:space="preserve">ore purpose behind the PPO is </w:t>
      </w:r>
      <w:r>
        <w:t xml:space="preserve">to </w:t>
      </w:r>
      <w:r w:rsidR="00577309">
        <w:t>strike a balance between easy implementation, sampl</w:t>
      </w:r>
      <w:r w:rsidR="0096057F">
        <w:t>e</w:t>
      </w:r>
      <w:r w:rsidR="00577309">
        <w:t xml:space="preserve"> efficiency</w:t>
      </w:r>
      <w:r>
        <w:t>,</w:t>
      </w:r>
      <w:r w:rsidR="00577309">
        <w:t xml:space="preserve">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2E640D47"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w:t>
      </w:r>
      <w:r w:rsidR="00F1463F">
        <w:rPr>
          <w:rFonts w:eastAsiaTheme="minorEastAsia"/>
        </w:rPr>
        <w:t xml:space="preserve">the </w:t>
      </w:r>
      <w:r w:rsidR="00C018CA">
        <w:rPr>
          <w:rFonts w:eastAsiaTheme="minorEastAsia"/>
        </w:rPr>
        <w:t xml:space="preserve">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382C8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1275D9F8" w:rsidR="00131936" w:rsidRDefault="00157FA7" w:rsidP="00131936">
      <w:pPr>
        <w:ind w:firstLine="708"/>
        <w:jc w:val="both"/>
        <w:rPr>
          <w:rFonts w:eastAsiaTheme="minorEastAsia"/>
        </w:rPr>
      </w:pPr>
      <w:r>
        <w:rPr>
          <w:rFonts w:eastAsiaTheme="minorEastAsia"/>
        </w:rPr>
        <w:t>During training</w:t>
      </w:r>
      <w:r w:rsidR="00F1463F">
        <w:rPr>
          <w:rFonts w:eastAsiaTheme="minorEastAsia"/>
        </w:rPr>
        <w:t>,</w:t>
      </w:r>
      <w:r>
        <w:rPr>
          <w:rFonts w:eastAsiaTheme="minorEastAsia"/>
        </w:rPr>
        <w:t xml:space="preserve">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Therefore,</w:t>
      </w:r>
      <w:r w:rsidR="00F1463F">
        <w:rPr>
          <w:rFonts w:eastAsiaTheme="minorEastAsia"/>
        </w:rPr>
        <w:t xml:space="preserve"> th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17E347D0"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w:t>
      </w:r>
      <w:r w:rsidR="00F1463F" w:rsidRPr="00F1463F">
        <w:rPr>
          <w:rFonts w:eastAsiaTheme="minorEastAsia"/>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F1463F">
        <w:rPr>
          <w:rFonts w:eastAsiaTheme="minorEastAsia"/>
        </w:rPr>
        <w:lastRenderedPageBreak/>
        <w:t>the agent becomes more confident about its decisions.</w:t>
      </w:r>
      <w:r>
        <w:rPr>
          <w:rFonts w:eastAsiaTheme="minorEastAsia"/>
        </w:rPr>
        <w:t xml:space="preserve">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5E149D5A">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382C8A" w:rsidRPr="00EA590C" w:rsidRDefault="00382C8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382C8A" w:rsidRPr="00EA590C" w:rsidRDefault="00382C8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8" w:name="_Toc49859320"/>
      <w:r>
        <w:t>O</w:t>
      </w:r>
      <w:r w:rsidR="00495188">
        <w:t>PTIMIZATION SETUP</w:t>
      </w:r>
      <w:bookmarkEnd w:id="28"/>
    </w:p>
    <w:p w14:paraId="1AECEFAC" w14:textId="50F6F9F4" w:rsidR="003C6B68" w:rsidRPr="003C6B68" w:rsidRDefault="003C6B68" w:rsidP="008D20C4">
      <w:pPr>
        <w:ind w:firstLine="360"/>
      </w:pPr>
      <w:r>
        <w:t xml:space="preserve">Training is performed using </w:t>
      </w:r>
      <w:r w:rsidR="00F1463F">
        <w:t xml:space="preserve">the </w:t>
      </w:r>
      <w:r>
        <w:t>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w:t>
      </w:r>
      <w:r w:rsidR="00D83F18">
        <w:t>,</w:t>
      </w:r>
      <w:r w:rsidR="006423C2">
        <w:t xml:space="preserv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utomation for running the simulation</w:t>
      </w:r>
      <w:r w:rsidR="00950DC0">
        <w:t xml:space="preserve"> from </w:t>
      </w:r>
      <w:r w:rsidR="00D83F18">
        <w:t xml:space="preserve">the </w:t>
      </w:r>
      <w:r w:rsidR="00950DC0">
        <w:t>terminal</w:t>
      </w:r>
      <w:r w:rsidR="00A51E10">
        <w:t>.</w:t>
      </w:r>
      <w:r w:rsidR="003E11F9">
        <w:t xml:space="preserve"> With this automation</w:t>
      </w:r>
      <w:r w:rsidR="00D83F18">
        <w:t>,</w:t>
      </w:r>
      <w:r w:rsidR="003E11F9">
        <w:t xml:space="preserve">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w:t>
      </w:r>
      <w:r w:rsidR="00D83F18">
        <w:t>,</w:t>
      </w:r>
      <w:r w:rsidR="005468E7">
        <w:t xml:space="preserve">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ch size as 20480.  In every 500k steps</w:t>
      </w:r>
      <w:r w:rsidR="00D83F18">
        <w:t>,</w:t>
      </w:r>
      <w:r w:rsidR="00EA6096">
        <w:t xml:space="preserve">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9" w:name="_Toc49859321"/>
      <w:r>
        <w:t>Optimization Hyperparameters</w:t>
      </w:r>
      <w:bookmarkEnd w:id="29"/>
    </w:p>
    <w:p w14:paraId="6B88E6E0" w14:textId="04E640AA"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w:t>
      </w:r>
      <w:r w:rsidR="00D83F18">
        <w:t xml:space="preserve">a </w:t>
      </w:r>
      <w:r w:rsidR="0018259F">
        <w:t>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w:t>
      </w:r>
      <w:r w:rsidR="00D83F18">
        <w:t xml:space="preserve">the </w:t>
      </w:r>
      <w:r w:rsidR="003A5C2F">
        <w:t xml:space="preserve">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w:t>
      </w:r>
      <w:r w:rsidR="00D83F18">
        <w:t xml:space="preserve">the </w:t>
      </w:r>
      <w:r w:rsidR="006529E8">
        <w:t>previous activation layer</w:t>
      </w:r>
      <w:r w:rsidR="008D40EC">
        <w:t xml:space="preserve"> by subtracting the batch mean and dividing by the batch standard deviation</w:t>
      </w:r>
      <w:r w:rsidR="00544604">
        <w:t xml:space="preserve"> </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r w:rsidR="008D40EC" w:rsidRPr="008D40EC">
        <w:rPr>
          <w:noProof/>
        </w:rPr>
        <w:t>[44]</w:t>
      </w:r>
      <w:r w:rsidR="008D40EC">
        <w:fldChar w:fldCharType="end"/>
      </w:r>
      <w:r w:rsidR="00544604">
        <w:t>.</w:t>
      </w:r>
      <w:r w:rsidR="001407E5">
        <w:t xml:space="preserve"> In </w:t>
      </w:r>
      <w:r w:rsidR="00D83F18">
        <w:t xml:space="preserve">the </w:t>
      </w:r>
      <w:r w:rsidR="001407E5">
        <w:t>following figure</w:t>
      </w:r>
      <w:r w:rsidR="00D83F18">
        <w:t xml:space="preserve"> 15</w:t>
      </w:r>
      <w:r w:rsidR="001407E5">
        <w:t xml:space="preserve"> we </w:t>
      </w:r>
      <w:r w:rsidR="00D83F18">
        <w:t>presented</w:t>
      </w:r>
      <w:r w:rsidR="001407E5">
        <w:t xml:space="preserve"> two similar runs with only one difference, the batch normalization.</w:t>
      </w:r>
      <w:r w:rsidR="0079455F">
        <w:t xml:space="preserve"> As training continues the normalized </w:t>
      </w:r>
      <w:r w:rsidR="008A62BC">
        <w:t>run which corresponds to green</w:t>
      </w:r>
      <w:r w:rsidR="007F0B00">
        <w:t>, pass</w:t>
      </w:r>
      <w:r w:rsidR="00D83F18">
        <w:t>es</w:t>
      </w:r>
      <w:r w:rsidR="008A62BC">
        <w:t xml:space="preserve"> the lessons faster and</w:t>
      </w:r>
      <w:r w:rsidR="007F0B00">
        <w:t xml:space="preserve"> in the end</w:t>
      </w:r>
      <w:r w:rsidR="008A62BC">
        <w:t xml:space="preserve"> converge</w:t>
      </w:r>
      <w:r w:rsidR="00D83F18">
        <w:t>s a</w:t>
      </w:r>
      <w:r w:rsidR="008A62BC">
        <w:t xml:space="preserve"> much better score than </w:t>
      </w:r>
      <w:r w:rsidR="007F0B00">
        <w:t>the run without batch normalization which is shown as in blue color.</w:t>
      </w:r>
      <w:r w:rsidR="000116A4">
        <w:t xml:space="preserve"> The drops in </w:t>
      </w:r>
      <w:r w:rsidR="00D83F18">
        <w:t xml:space="preserve">the </w:t>
      </w:r>
      <w:r w:rsidR="000116A4">
        <w:t xml:space="preserve">cumulative reward graph </w:t>
      </w:r>
      <w:r w:rsidR="00A1260E">
        <w:t xml:space="preserve">correspond to lesson changes </w:t>
      </w:r>
      <w:r w:rsidR="00D83F18">
        <w:t>in the Lesson/</w:t>
      </w:r>
      <w:proofErr w:type="spellStart"/>
      <w:r w:rsidR="00D83F18">
        <w:t>InfectedCount</w:t>
      </w:r>
      <w:proofErr w:type="spellEnd"/>
      <w:r w:rsidR="00D1586C">
        <w:t xml:space="preserve"> graph.</w:t>
      </w:r>
      <w:r w:rsidR="00A379C4">
        <w:t xml:space="preserve"> </w:t>
      </w:r>
      <w:r w:rsidR="00630E87">
        <w:t>Also,</w:t>
      </w:r>
      <w:r w:rsidR="00A379C4">
        <w:t xml:space="preserve"> </w:t>
      </w:r>
      <w:r w:rsidR="00D83F18">
        <w:t xml:space="preserve">the </w:t>
      </w:r>
      <w:r w:rsidR="00A379C4">
        <w:t xml:space="preserve">bottom graph show entropy changes during training. </w:t>
      </w:r>
      <w:r w:rsidR="004E228F">
        <w:t xml:space="preserve"> For a </w:t>
      </w:r>
      <w:r w:rsidR="00D83F18">
        <w:t xml:space="preserve">just changing the </w:t>
      </w:r>
      <w:r w:rsidR="004E228F">
        <w:t xml:space="preserve">normalization </w:t>
      </w:r>
      <w:r w:rsidR="00D83F18">
        <w:t>factor</w:t>
      </w:r>
      <w:r w:rsidR="004E228F">
        <w:t xml:space="preserve"> we had surprised with the </w:t>
      </w:r>
      <w:r w:rsidR="00D83F18">
        <w:t>effect in results</w:t>
      </w:r>
      <w:r w:rsidR="00630E87">
        <w:t>.</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163594F1">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4208F65"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382C8A" w:rsidRPr="00D1586C" w:rsidRDefault="00382C8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382C8A" w:rsidRPr="00D1586C" w:rsidRDefault="00382C8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625D283E" w:rsidR="00333EF2" w:rsidRPr="00333EF2" w:rsidRDefault="00333EF2" w:rsidP="009606E3">
      <w:pPr>
        <w:ind w:firstLine="360"/>
      </w:pPr>
      <w:r>
        <w:t>In the previous section</w:t>
      </w:r>
      <w:r w:rsidR="00D83F18">
        <w:t>,</w:t>
      </w:r>
      <w:r>
        <w:t xml:space="preserve"> we presented how we design our agents, environment</w:t>
      </w:r>
      <w:r w:rsidR="00D83F18">
        <w:t>,</w:t>
      </w:r>
      <w:r>
        <w:t xml:space="preserve">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t>s</w:t>
      </w:r>
      <w:r w:rsidR="009606E3">
        <w:t xml:space="preserve"> are improving or stagnated</w:t>
      </w:r>
      <w:r w:rsidR="00EB065B">
        <w:t xml:space="preserve"> since these graphs do not illuminate at what circumstances agent</w:t>
      </w:r>
      <w:r w:rsidR="00471F9B">
        <w:t>s</w:t>
      </w:r>
      <w:r w:rsidR="00EB065B">
        <w:t xml:space="preserve"> lose reward</w:t>
      </w:r>
      <w:r w:rsidR="009606E3">
        <w:t xml:space="preserve">. In epidemic diseases, SIR graphs </w:t>
      </w:r>
      <w:r w:rsidR="00EB065B">
        <w:t>can be used as evaluation metrics since these graphs can give better insights about epidemics such as when the disease peeks or how long it takes to eradicate</w:t>
      </w:r>
      <w:r w:rsidR="00471F9B">
        <w:t xml:space="preserve"> </w:t>
      </w:r>
      <w:r w:rsidR="00EB065B">
        <w:t>it. In section 4.1 we first qualitatively compare the behaviors learned in epidemic simulation</w:t>
      </w:r>
      <w:r w:rsidR="002244B6">
        <w:t xml:space="preserve"> by displaying some screenshots of how agents line up in order to increase </w:t>
      </w:r>
      <w:r w:rsidR="00471F9B">
        <w:t xml:space="preserve">the </w:t>
      </w:r>
      <w:r w:rsidR="002244B6">
        <w:t xml:space="preserve">distance between each other from the training. In section 4.2, we then test our agents in </w:t>
      </w:r>
      <w:r w:rsidR="00471F9B">
        <w:t xml:space="preserve">a </w:t>
      </w:r>
      <w:r w:rsidR="002244B6">
        <w:t>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30383C7D" w:rsidR="00263624" w:rsidRDefault="00AC4429" w:rsidP="00BA605F">
      <w:pPr>
        <w:ind w:firstLine="360"/>
      </w:pPr>
      <w:r>
        <w:t>We tried many environment settings, different initializations</w:t>
      </w:r>
      <w:r w:rsidR="00471F9B">
        <w:t>,</w:t>
      </w:r>
      <w:r>
        <w:t xml:space="preserve"> </w:t>
      </w:r>
      <w:r w:rsidR="00BA605F">
        <w:t>and observations for the agents. In one of the settings</w:t>
      </w:r>
      <w:r w:rsidR="00471F9B">
        <w:t>,</w:t>
      </w:r>
      <w:r w:rsidR="00BA605F">
        <w:t xml:space="preserve"> we provide</w:t>
      </w:r>
      <w:r w:rsidR="00471F9B">
        <w:t>d</w:t>
      </w:r>
      <w:r w:rsidR="00BA605F">
        <w:t xml:space="preserve"> </w:t>
      </w:r>
      <w:r w:rsidR="00471F9B">
        <w:t xml:space="preserve">the </w:t>
      </w:r>
      <w:r w:rsidR="00BA605F">
        <w:t>agent’s health status as observation to itself. Therefore, they knew when they got infected, but they did not have any information about other agents. As we mentioned in section 3.1 there were 3 different health status</w:t>
      </w:r>
      <w:r w:rsidR="00471F9B">
        <w:t>es</w:t>
      </w:r>
      <w:r w:rsidR="00BA605F">
        <w:t xml:space="preserve"> as susceptible, infected, recovered. After a few million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w:t>
      </w:r>
      <w:r w:rsidR="00471F9B">
        <w:rPr>
          <w:color w:val="3B3838" w:themeColor="background2" w:themeShade="40"/>
          <w:sz w:val="20"/>
          <w:szCs w:val="20"/>
        </w:rPr>
        <w:t>in</w:t>
      </w:r>
      <w:r w:rsidRPr="00F373F6">
        <w:rPr>
          <w:color w:val="3B3838" w:themeColor="background2" w:themeShade="40"/>
          <w:sz w:val="20"/>
          <w:szCs w:val="20"/>
        </w:rPr>
        <w:t xml:space="preserve"> the middle to decrease the risk of </w:t>
      </w:r>
      <w:r w:rsidR="00471F9B">
        <w:rPr>
          <w:color w:val="3B3838" w:themeColor="background2" w:themeShade="40"/>
          <w:sz w:val="20"/>
          <w:szCs w:val="20"/>
        </w:rPr>
        <w:t>infecting</w:t>
      </w:r>
      <w:r w:rsidRPr="00F373F6">
        <w:rPr>
          <w:color w:val="3B3838" w:themeColor="background2" w:themeShade="40"/>
          <w:sz w:val="20"/>
          <w:szCs w:val="20"/>
        </w:rPr>
        <w:t xml:space="preserve">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0111560A"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t xml:space="preserve">the </w:t>
      </w:r>
      <w:r>
        <w:t xml:space="preserve">same policy. This behavior is also a proof </w:t>
      </w:r>
      <w:r w:rsidR="00F373F6">
        <w:t xml:space="preserve">that </w:t>
      </w:r>
      <w:r>
        <w:t xml:space="preserve">homogeneous </w:t>
      </w:r>
      <w:r w:rsidR="00F373F6">
        <w:t>agents can learn to act heterogeneously due to the development of sub-behavior that differs based on</w:t>
      </w:r>
      <w:r w:rsidR="00471F9B">
        <w:t xml:space="preserve"> the</w:t>
      </w:r>
      <w:r w:rsidR="00F373F6">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250D3C31"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382C8A" w:rsidRPr="003E5ADC" w:rsidRDefault="00382C8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382C8A" w:rsidRPr="003E5ADC" w:rsidRDefault="00382C8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w:t>
      </w:r>
      <w:r w:rsidR="00471F9B">
        <w:t xml:space="preserve">an </w:t>
      </w:r>
      <w:r w:rsidR="00B037E9">
        <w:t xml:space="preserve">epidemic outbreak. Trained agents put in a testing area which is 10 times bigger than </w:t>
      </w:r>
      <w:r w:rsidR="00471F9B">
        <w:t xml:space="preserve">the </w:t>
      </w:r>
      <w:r w:rsidR="00B037E9">
        <w:t xml:space="preserve">training </w:t>
      </w:r>
      <w:r w:rsidR="003E5ADC">
        <w:t>area</w:t>
      </w:r>
      <w:r w:rsidR="00B037E9">
        <w:t xml:space="preserve"> with</w:t>
      </w:r>
      <w:r w:rsidR="003E5ADC">
        <w:t xml:space="preserve"> a</w:t>
      </w:r>
      <w:r w:rsidR="00B037E9">
        <w:t xml:space="preserve"> total </w:t>
      </w:r>
      <w:r w:rsidR="00471F9B">
        <w:t xml:space="preserve">of </w:t>
      </w:r>
      <w:r w:rsidR="00B037E9">
        <w:t>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1BEBE133" w:rsidR="001C3EF6" w:rsidRDefault="000D3FD3" w:rsidP="00BB08E2">
      <w:pPr>
        <w:ind w:firstLine="360"/>
      </w:pPr>
      <w:r>
        <w:t>As shown in figure</w:t>
      </w:r>
      <w:r w:rsidR="00B44794">
        <w:t xml:space="preserve"> 17</w:t>
      </w:r>
      <w:r>
        <w:t xml:space="preserve"> above, without adding the AI element into the epidemic simulation everybody got infected. By adding </w:t>
      </w:r>
      <w:proofErr w:type="gramStart"/>
      <w:r>
        <w:t>even</w:t>
      </w:r>
      <w:proofErr w:type="gramEnd"/>
      <w:r>
        <w:t xml:space="preserve"> </w:t>
      </w:r>
      <w:r w:rsidR="00471F9B">
        <w:t xml:space="preserve">a </w:t>
      </w:r>
      <w:r>
        <w:t xml:space="preserve">10% trained agents curve changed but </w:t>
      </w:r>
      <w:r w:rsidR="00471F9B">
        <w:t xml:space="preserve">a </w:t>
      </w:r>
      <w:r>
        <w:t>very small amount of individual</w:t>
      </w:r>
      <w:r w:rsidR="00471F9B">
        <w:t>s</w:t>
      </w:r>
      <w: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71DD43A7"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382C8A" w:rsidRPr="00811954" w:rsidRDefault="00382C8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382C8A" w:rsidRPr="00811954" w:rsidRDefault="00382C8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w:t>
      </w:r>
      <w:r w:rsidR="00471F9B">
        <w:t>-</w:t>
      </w:r>
      <w:r w:rsidR="00811954">
        <w:t xml:space="preserve">wearing as </w:t>
      </w:r>
      <w:r w:rsidR="00471F9B">
        <w:t xml:space="preserve">a </w:t>
      </w:r>
      <w:r w:rsidR="00811954">
        <w:t>decrease in expose radius of individuals. Therefore, we run 2 more simulation</w:t>
      </w:r>
      <w:r w:rsidR="00471F9B">
        <w:t>s</w:t>
      </w:r>
      <w:r w:rsidR="00811954">
        <w:t xml:space="preserve"> to show the effect of mask</w:t>
      </w:r>
      <w:r w:rsidR="00471F9B">
        <w:t>-</w:t>
      </w:r>
      <w:r w:rsidR="00811954">
        <w:t>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50795CBF"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471F9B">
        <w: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DE5861F" w:rsidR="00CC23A5" w:rsidRDefault="00A41A84" w:rsidP="00A00391">
      <w:pPr>
        <w:ind w:firstLine="360"/>
        <w:jc w:val="both"/>
      </w:pPr>
      <w:r>
        <w:t xml:space="preserve">Our results with epidemic simulation should be viewed as a proof of concept showing </w:t>
      </w:r>
      <w:r w:rsidR="00CD000B">
        <w:t>a</w:t>
      </w:r>
      <w:r w:rsidR="00471F9B">
        <w:t>n</w:t>
      </w:r>
      <w:r w:rsidR="00CD000B">
        <w:t xml:space="preserve"> agent-based simulation with reinforcement learning can be </w:t>
      </w:r>
      <w:r w:rsidR="00FA4DD8">
        <w:t>used</w:t>
      </w:r>
      <w:r w:rsidR="00CD000B">
        <w:t xml:space="preserve"> to assist decision</w:t>
      </w:r>
      <w:r w:rsidR="00471F9B">
        <w:t>-</w:t>
      </w:r>
      <w:r w:rsidR="00CD000B">
        <w:t>makers</w:t>
      </w:r>
      <w:r w:rsidR="008215BA">
        <w:t xml:space="preserve"> during the epidemic</w:t>
      </w:r>
      <w:r w:rsidR="00811954">
        <w:t>. We acknowledge that the strategy space in this environment w</w:t>
      </w:r>
      <w:r w:rsidR="0094056E">
        <w:t>as</w:t>
      </w:r>
      <w:r w:rsidR="00811954">
        <w:t xml:space="preserve"> limited and likely will not converge a better strategy for agents, however with this proof of concept the epidemic simulation that we build is grounded and very scalable.</w:t>
      </w:r>
    </w:p>
    <w:p w14:paraId="5BA2157F" w14:textId="5266E611" w:rsidR="00ED659B" w:rsidRDefault="00811954" w:rsidP="00A00391">
      <w:pPr>
        <w:ind w:firstLine="360"/>
        <w:jc w:val="both"/>
      </w:pPr>
      <w:r>
        <w:t xml:space="preserve"> In order to </w:t>
      </w:r>
      <w:r w:rsidR="00CC23A5">
        <w:t>create more</w:t>
      </w:r>
      <w:r>
        <w:t xml:space="preserve"> accurate and interesting environments</w:t>
      </w:r>
      <w:r w:rsidR="0094056E">
        <w:t>,</w:t>
      </w:r>
      <w:r>
        <w:t xml:space="preserve"> we have some future ideas.</w:t>
      </w:r>
      <w:r w:rsidR="00CC23A5">
        <w:t xml:space="preserve"> We are working on creating an environment </w:t>
      </w:r>
      <w:r w:rsidR="0094056E">
        <w:t>that</w:t>
      </w:r>
      <w:r w:rsidR="00CC23A5">
        <w:t xml:space="preserve"> pushes agents to collect rewards</w:t>
      </w:r>
      <w:r w:rsidR="0049667B">
        <w:t xml:space="preserve"> to not</w:t>
      </w:r>
      <w:r w:rsidR="00CC23A5">
        <w:t xml:space="preserve"> starve to</w:t>
      </w:r>
      <w:r w:rsidR="00825AD4">
        <w:t xml:space="preserve"> </w:t>
      </w:r>
      <w:r w:rsidR="00CC23A5">
        <w:t xml:space="preserve">death and we provide </w:t>
      </w:r>
      <w:r w:rsidR="0094056E">
        <w:t xml:space="preserve">a </w:t>
      </w:r>
      <w:r w:rsidR="00CC23A5">
        <w:t>safe place for them where it</w:t>
      </w:r>
      <w:r w:rsidR="0094056E">
        <w:t>’</w:t>
      </w:r>
      <w:r w:rsidR="00CC23A5">
        <w:t>s epidemic free. Agents should find an optimal behavior between staying safe at house and not starving to death. Therefore, they sometimes need to take the risk. We believe it will be a better</w:t>
      </w:r>
      <w:r w:rsidR="0094056E">
        <w:t xml:space="preserve"> the</w:t>
      </w:r>
      <w:r w:rsidR="00CC23A5">
        <w:t xml:space="preserve"> representation of current situation with </w:t>
      </w:r>
      <w:r w:rsidR="0094056E">
        <w:t>COVID</w:t>
      </w:r>
      <w:r w:rsidR="00CC23A5">
        <w:t xml:space="preserve">-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w:t>
      </w:r>
      <w:r w:rsidR="0094056E">
        <w:rPr>
          <w:sz w:val="20"/>
          <w:szCs w:val="20"/>
        </w:rPr>
        <w:t xml:space="preserve"> the</w:t>
      </w:r>
      <w:r>
        <w:rPr>
          <w:sz w:val="20"/>
          <w:szCs w:val="20"/>
        </w:rPr>
        <w:t xml:space="preserve"> agent locks it and infected individuals cannot go in. However,</w:t>
      </w:r>
      <w:r w:rsidR="0094056E">
        <w:rPr>
          <w:sz w:val="20"/>
          <w:szCs w:val="20"/>
        </w:rPr>
        <w:t xml:space="preserve"> the </w:t>
      </w:r>
      <w:r>
        <w:rPr>
          <w:sz w:val="20"/>
          <w:szCs w:val="20"/>
        </w:rPr>
        <w:t>agent who locked itself also need</w:t>
      </w:r>
      <w:r w:rsidR="0094056E">
        <w:rPr>
          <w:sz w:val="20"/>
          <w:szCs w:val="20"/>
        </w:rPr>
        <w:t>s</w:t>
      </w:r>
      <w:r>
        <w:rPr>
          <w:sz w:val="20"/>
          <w:szCs w:val="20"/>
        </w:rPr>
        <w:t xml:space="preserve">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p. 2020.04.08.20057679, 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w:t>
      </w:r>
      <w:r w:rsidRPr="0004087D">
        <w:rPr>
          <w:rFonts w:cs="Times New Roman"/>
          <w:noProof/>
          <w:szCs w:val="24"/>
        </w:rPr>
        <w:lastRenderedPageBreak/>
        <w:t>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vol. 8, no. 3, pp. 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2F54BC16" w14:textId="4C66D4FC" w:rsidR="00AF649B" w:rsidRPr="00382C8A" w:rsidRDefault="00F5774A" w:rsidP="00C57C5C">
      <w:r>
        <w:fldChar w:fldCharType="end"/>
      </w:r>
    </w:p>
    <w:sectPr w:rsidR="00AF649B" w:rsidRPr="00382C8A"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3B55FA" w14:textId="77777777" w:rsidR="0010026B" w:rsidRDefault="0010026B" w:rsidP="00187483">
      <w:pPr>
        <w:spacing w:after="0" w:line="240" w:lineRule="auto"/>
      </w:pPr>
      <w:r>
        <w:separator/>
      </w:r>
    </w:p>
  </w:endnote>
  <w:endnote w:type="continuationSeparator" w:id="0">
    <w:p w14:paraId="64C3BC27" w14:textId="77777777" w:rsidR="0010026B" w:rsidRDefault="0010026B"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382C8A" w:rsidRDefault="00382C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382C8A" w:rsidRDefault="00382C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E038B" w14:textId="77777777" w:rsidR="0010026B" w:rsidRDefault="0010026B" w:rsidP="00187483">
      <w:pPr>
        <w:spacing w:after="0" w:line="240" w:lineRule="auto"/>
      </w:pPr>
      <w:r>
        <w:separator/>
      </w:r>
    </w:p>
  </w:footnote>
  <w:footnote w:type="continuationSeparator" w:id="0">
    <w:p w14:paraId="2E8E91DA" w14:textId="77777777" w:rsidR="0010026B" w:rsidRDefault="0010026B"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382C8A" w:rsidRDefault="00382C8A"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382C8A" w:rsidRDefault="00382C8A"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382C8A" w:rsidRDefault="00382C8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7A56"/>
    <w:rsid w:val="00210198"/>
    <w:rsid w:val="00212F6D"/>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1F9B"/>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penai.com/blog/emergent-tool-use"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Hsgngr/Pandemic_Simulation"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1544-AAB2-4F72-A83E-6F0B05CD8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8</Pages>
  <Words>32027</Words>
  <Characters>182560</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3</cp:revision>
  <dcterms:created xsi:type="dcterms:W3CDTF">2020-09-07T19:28:00Z</dcterms:created>
  <dcterms:modified xsi:type="dcterms:W3CDTF">2020-09-07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